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74B4A" w:rsidRPr="00F07BA0" w:rsidRDefault="00C74B4A" w:rsidP="00C74B4A">
      <w:pPr>
        <w:pStyle w:val="TableText"/>
        <w:rPr>
          <w:rStyle w:val="Bold"/>
          <w:rFonts w:ascii="Arial" w:hAnsi="Arial" w:cs="Arial"/>
          <w:color w:val="auto"/>
          <w:szCs w:val="18"/>
        </w:rPr>
      </w:pPr>
      <w:bookmarkStart w:id="0" w:name="_GoBack"/>
      <w:bookmarkEnd w:id="0"/>
      <w:r w:rsidRPr="00F07BA0">
        <w:rPr>
          <w:rStyle w:val="Bold"/>
          <w:rFonts w:ascii="Arial" w:hAnsi="Arial" w:cs="Arial"/>
          <w:color w:val="auto"/>
          <w:szCs w:val="18"/>
        </w:rPr>
        <w:t>Supplementary material</w:t>
      </w:r>
    </w:p>
    <w:p w:rsidR="009E7810" w:rsidRPr="00F07BA0" w:rsidRDefault="009E7810" w:rsidP="002C215E">
      <w:pPr>
        <w:ind w:left="-810"/>
        <w:rPr>
          <w:rFonts w:ascii="Arial" w:hAnsi="Arial" w:cs="Arial"/>
        </w:rPr>
      </w:pPr>
      <w:r w:rsidRPr="00F07BA0">
        <w:rPr>
          <w:rFonts w:ascii="Arial" w:hAnsi="Arial" w:cs="Arial"/>
          <w:noProof/>
          <w:lang w:eastAsia="en-AU"/>
        </w:rPr>
        <w:drawing>
          <wp:inline distT="0" distB="0" distL="0" distR="0" wp14:anchorId="6A15751E" wp14:editId="543AE666">
            <wp:extent cx="6994858" cy="2796363"/>
            <wp:effectExtent l="0" t="0" r="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036731" cy="28131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E7810" w:rsidRPr="00F07BA0" w:rsidRDefault="00132F8E" w:rsidP="009E7810">
      <w:pPr>
        <w:rPr>
          <w:rFonts w:ascii="Arial" w:hAnsi="Arial" w:cs="Arial"/>
          <w:sz w:val="18"/>
          <w:szCs w:val="18"/>
        </w:rPr>
      </w:pPr>
      <w:r w:rsidRPr="00F07BA0">
        <w:rPr>
          <w:rFonts w:ascii="Arial" w:hAnsi="Arial" w:cs="Arial"/>
          <w:b/>
          <w:sz w:val="18"/>
          <w:szCs w:val="18"/>
        </w:rPr>
        <w:t xml:space="preserve">Supplementary </w:t>
      </w:r>
      <w:r w:rsidR="009E7810" w:rsidRPr="00F07BA0">
        <w:rPr>
          <w:rFonts w:ascii="Arial" w:hAnsi="Arial" w:cs="Arial"/>
          <w:b/>
          <w:sz w:val="18"/>
          <w:szCs w:val="18"/>
        </w:rPr>
        <w:t>Figure 1</w:t>
      </w:r>
      <w:r w:rsidR="009E7810" w:rsidRPr="00F07BA0">
        <w:rPr>
          <w:rFonts w:ascii="Arial" w:hAnsi="Arial" w:cs="Arial"/>
          <w:sz w:val="18"/>
          <w:szCs w:val="18"/>
        </w:rPr>
        <w:t xml:space="preserve">: Search methods are included for a) HIV through breastfeeding; b) HTLV-1 through breastfeeding; and c) </w:t>
      </w:r>
      <w:r w:rsidR="009E7810" w:rsidRPr="00F07BA0">
        <w:rPr>
          <w:rFonts w:ascii="Arial" w:hAnsi="Arial" w:cs="Arial"/>
          <w:i/>
          <w:sz w:val="18"/>
          <w:szCs w:val="18"/>
        </w:rPr>
        <w:t>Cronobacter</w:t>
      </w:r>
      <w:r w:rsidR="009E7810" w:rsidRPr="00F07BA0">
        <w:rPr>
          <w:rFonts w:ascii="Arial" w:hAnsi="Arial" w:cs="Arial"/>
          <w:sz w:val="18"/>
          <w:szCs w:val="18"/>
        </w:rPr>
        <w:t xml:space="preserve"> and </w:t>
      </w:r>
      <w:r w:rsidR="009E7810" w:rsidRPr="00F07BA0">
        <w:rPr>
          <w:rFonts w:ascii="Arial" w:hAnsi="Arial" w:cs="Arial"/>
          <w:i/>
          <w:sz w:val="18"/>
          <w:szCs w:val="18"/>
        </w:rPr>
        <w:t>Salm</w:t>
      </w:r>
      <w:r w:rsidR="00F81F2C" w:rsidRPr="00F07BA0">
        <w:rPr>
          <w:rFonts w:ascii="Arial" w:hAnsi="Arial" w:cs="Arial"/>
          <w:i/>
          <w:sz w:val="18"/>
          <w:szCs w:val="18"/>
        </w:rPr>
        <w:t>onella</w:t>
      </w:r>
      <w:r w:rsidR="00F81F2C" w:rsidRPr="00F07BA0">
        <w:rPr>
          <w:rFonts w:ascii="Arial" w:hAnsi="Arial" w:cs="Arial"/>
          <w:sz w:val="18"/>
          <w:szCs w:val="18"/>
        </w:rPr>
        <w:t xml:space="preserve"> through PIF</w:t>
      </w:r>
      <w:r w:rsidR="009E7810" w:rsidRPr="00F07BA0">
        <w:rPr>
          <w:rFonts w:ascii="Arial" w:hAnsi="Arial" w:cs="Arial"/>
          <w:sz w:val="18"/>
          <w:szCs w:val="18"/>
        </w:rPr>
        <w:t xml:space="preserve">. </w:t>
      </w:r>
      <w:r w:rsidRPr="00F07BA0">
        <w:rPr>
          <w:rFonts w:ascii="Arial" w:hAnsi="Arial" w:cs="Arial"/>
          <w:sz w:val="18"/>
          <w:szCs w:val="18"/>
        </w:rPr>
        <w:t>Databases used include Scopus and Web of Science (All databases).</w:t>
      </w:r>
    </w:p>
    <w:p w:rsidR="00A518B7" w:rsidRPr="00F07BA0" w:rsidRDefault="00A518B7" w:rsidP="00C74B4A">
      <w:pPr>
        <w:pStyle w:val="TableText"/>
        <w:rPr>
          <w:rStyle w:val="Bold"/>
          <w:rFonts w:ascii="Arial" w:hAnsi="Arial" w:cs="Arial"/>
          <w:color w:val="auto"/>
          <w:szCs w:val="18"/>
        </w:rPr>
      </w:pPr>
    </w:p>
    <w:p w:rsidR="00F07BA0" w:rsidRPr="00F07BA0" w:rsidRDefault="009443CF" w:rsidP="00C74B4A">
      <w:pPr>
        <w:pStyle w:val="TableText"/>
        <w:rPr>
          <w:rStyle w:val="Bold"/>
          <w:rFonts w:ascii="Arial" w:hAnsi="Arial" w:cs="Arial"/>
          <w:color w:val="auto"/>
          <w:szCs w:val="18"/>
        </w:rPr>
      </w:pPr>
      <w:r w:rsidRPr="00F07BA0">
        <w:rPr>
          <w:rStyle w:val="Bold"/>
          <w:rFonts w:ascii="Arial" w:hAnsi="Arial" w:cs="Arial"/>
          <w:color w:val="auto"/>
          <w:szCs w:val="18"/>
        </w:rPr>
        <w:t xml:space="preserve">Supplementary Table 1: </w:t>
      </w:r>
      <w:r w:rsidR="00530267" w:rsidRPr="00EF1CAC">
        <w:rPr>
          <w:rStyle w:val="Bold"/>
          <w:rFonts w:ascii="Arial" w:hAnsi="Arial" w:cs="Arial"/>
          <w:b w:val="0"/>
          <w:color w:val="auto"/>
          <w:szCs w:val="18"/>
        </w:rPr>
        <w:t xml:space="preserve">Maternal viral infections where transmission of the virus through breastfeeding is not common. </w:t>
      </w:r>
    </w:p>
    <w:tbl>
      <w:tblPr>
        <w:tblStyle w:val="ListTable1Light"/>
        <w:tblW w:w="0" w:type="auto"/>
        <w:tblLook w:val="04A0" w:firstRow="1" w:lastRow="0" w:firstColumn="1" w:lastColumn="0" w:noHBand="0" w:noVBand="1"/>
      </w:tblPr>
      <w:tblGrid>
        <w:gridCol w:w="3150"/>
        <w:gridCol w:w="4483"/>
        <w:gridCol w:w="1187"/>
      </w:tblGrid>
      <w:tr w:rsidR="00530267" w:rsidRPr="00F07BA0" w:rsidTr="003458C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50" w:type="dxa"/>
            <w:tcBorders>
              <w:top w:val="single" w:sz="4" w:space="0" w:color="auto"/>
            </w:tcBorders>
          </w:tcPr>
          <w:p w:rsidR="00530267" w:rsidRPr="00F07BA0" w:rsidRDefault="00530267" w:rsidP="00C74B4A">
            <w:pPr>
              <w:pStyle w:val="TableText"/>
              <w:ind w:left="0"/>
              <w:rPr>
                <w:rStyle w:val="Bold"/>
                <w:rFonts w:ascii="Arial" w:hAnsi="Arial" w:cs="Arial"/>
                <w:b/>
                <w:color w:val="auto"/>
                <w:szCs w:val="18"/>
              </w:rPr>
            </w:pPr>
            <w:r w:rsidRPr="00F07BA0">
              <w:rPr>
                <w:rStyle w:val="Bold"/>
                <w:rFonts w:ascii="Arial" w:hAnsi="Arial" w:cs="Arial"/>
                <w:b/>
                <w:color w:val="auto"/>
                <w:szCs w:val="18"/>
              </w:rPr>
              <w:t>Virus</w:t>
            </w:r>
          </w:p>
        </w:tc>
        <w:tc>
          <w:tcPr>
            <w:tcW w:w="4483" w:type="dxa"/>
            <w:tcBorders>
              <w:top w:val="single" w:sz="4" w:space="0" w:color="auto"/>
            </w:tcBorders>
          </w:tcPr>
          <w:p w:rsidR="00530267" w:rsidRPr="00551344" w:rsidRDefault="00530267" w:rsidP="00C74B4A">
            <w:pPr>
              <w:pStyle w:val="TableText"/>
              <w:ind w:left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Style w:val="Bold"/>
                <w:rFonts w:ascii="Arial" w:hAnsi="Arial" w:cs="Arial"/>
                <w:b/>
                <w:color w:val="auto"/>
                <w:szCs w:val="18"/>
              </w:rPr>
            </w:pPr>
            <w:r w:rsidRPr="00551344">
              <w:rPr>
                <w:rStyle w:val="Bold"/>
                <w:rFonts w:ascii="Arial" w:hAnsi="Arial" w:cs="Arial"/>
                <w:b/>
                <w:color w:val="auto"/>
                <w:szCs w:val="18"/>
              </w:rPr>
              <w:t>Breastfeeding recommendation</w:t>
            </w:r>
          </w:p>
        </w:tc>
        <w:tc>
          <w:tcPr>
            <w:tcW w:w="1187" w:type="dxa"/>
            <w:tcBorders>
              <w:top w:val="single" w:sz="4" w:space="0" w:color="auto"/>
            </w:tcBorders>
          </w:tcPr>
          <w:p w:rsidR="00530267" w:rsidRPr="00F07BA0" w:rsidRDefault="00530267" w:rsidP="00C74B4A">
            <w:pPr>
              <w:pStyle w:val="TableText"/>
              <w:ind w:left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Style w:val="Bold"/>
                <w:rFonts w:ascii="Arial" w:hAnsi="Arial" w:cs="Arial"/>
                <w:b/>
                <w:color w:val="auto"/>
                <w:szCs w:val="18"/>
              </w:rPr>
            </w:pPr>
            <w:r w:rsidRPr="00F07BA0">
              <w:rPr>
                <w:rStyle w:val="Bold"/>
                <w:rFonts w:ascii="Arial" w:hAnsi="Arial" w:cs="Arial"/>
                <w:b/>
                <w:color w:val="auto"/>
                <w:szCs w:val="18"/>
              </w:rPr>
              <w:t>References</w:t>
            </w:r>
          </w:p>
        </w:tc>
      </w:tr>
      <w:tr w:rsidR="00530267" w:rsidRPr="00F07BA0" w:rsidTr="003458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50" w:type="dxa"/>
          </w:tcPr>
          <w:p w:rsidR="00530267" w:rsidRPr="00F07BA0" w:rsidRDefault="00530267" w:rsidP="00530267">
            <w:pPr>
              <w:pStyle w:val="TableText"/>
              <w:ind w:left="0"/>
              <w:rPr>
                <w:rStyle w:val="Bold"/>
                <w:rFonts w:ascii="Arial" w:hAnsi="Arial" w:cs="Arial"/>
                <w:b/>
                <w:color w:val="auto"/>
                <w:szCs w:val="18"/>
              </w:rPr>
            </w:pPr>
            <w:r w:rsidRPr="00F07BA0">
              <w:rPr>
                <w:rStyle w:val="Bold"/>
                <w:rFonts w:ascii="Arial" w:hAnsi="Arial" w:cs="Arial"/>
                <w:color w:val="auto"/>
                <w:szCs w:val="18"/>
              </w:rPr>
              <w:t>Hepatitis B</w:t>
            </w:r>
          </w:p>
        </w:tc>
        <w:tc>
          <w:tcPr>
            <w:tcW w:w="4483" w:type="dxa"/>
          </w:tcPr>
          <w:p w:rsidR="00530267" w:rsidRPr="00EF1CAC" w:rsidRDefault="00530267" w:rsidP="00530267">
            <w:pPr>
              <w:pStyle w:val="TableText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EF1CAC">
              <w:rPr>
                <w:rFonts w:ascii="Arial" w:hAnsi="Arial" w:cs="Arial"/>
              </w:rPr>
              <w:t>Breastfeeding is not contraindicated when recommended prophylaxis is implemented</w:t>
            </w:r>
          </w:p>
        </w:tc>
        <w:tc>
          <w:tcPr>
            <w:tcW w:w="1187" w:type="dxa"/>
          </w:tcPr>
          <w:p w:rsidR="00530267" w:rsidRPr="00551344" w:rsidRDefault="00530267" w:rsidP="007A5867">
            <w:pPr>
              <w:pStyle w:val="TableText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Bold"/>
                <w:rFonts w:ascii="Arial" w:hAnsi="Arial" w:cs="Arial"/>
                <w:color w:val="auto"/>
                <w:szCs w:val="18"/>
              </w:rPr>
            </w:pPr>
            <w:r w:rsidRPr="00551344">
              <w:rPr>
                <w:rFonts w:ascii="Arial" w:hAnsi="Arial" w:cs="Arial"/>
              </w:rPr>
              <w:fldChar w:fldCharType="begin"/>
            </w:r>
            <w:r w:rsidR="007A5867">
              <w:rPr>
                <w:rFonts w:ascii="Arial" w:hAnsi="Arial" w:cs="Arial"/>
              </w:rPr>
              <w:instrText xml:space="preserve"> ADDIN EN.CITE &lt;EndNote&gt;&lt;Cite&gt;&lt;Author&gt;Wang&lt;/Author&gt;&lt;Year&gt;2015&lt;/Year&gt;&lt;RecNum&gt;99&lt;/RecNum&gt;&lt;DisplayText&gt;&lt;style face="superscript"&gt;(1)&lt;/style&gt;&lt;/DisplayText&gt;&lt;record&gt;&lt;rec-number&gt;99&lt;/rec-number&gt;&lt;foreign-keys&gt;&lt;key app="EN" db-id="tp0svttva92asuezpaevsspb952ze9z59tpx" timestamp="1501635033"&gt;99&lt;/key&gt;&lt;/foreign-keys&gt;&lt;ref-type name="Journal Article"&gt;17&lt;/ref-type&gt;&lt;contributors&gt;&lt;authors&gt;&lt;author&gt;Wang, T.&lt;/author&gt;&lt;author&gt;Wang, M.&lt;/author&gt;&lt;author&gt;Duan, G.&lt;/author&gt;&lt;author&gt;Chen, X.&lt;/author&gt;&lt;author&gt;He, Y.&lt;/author&gt;&lt;/authors&gt;&lt;/contributors&gt;&lt;auth-address&gt;Medical Laboratory, The Second Affiliated Hospital of Zhengzhou University, 2 Jingba Road, Zhengzhou, China&amp;#xD;Medical Laboratory, Children&amp;apos;s Hospital of Zhengzhou, 255 Gangdu Street, Zhengzho, China&amp;#xD;Medical Laboratory, Henan Provincial People&amp;apos;s Hospital, 7 Weiwu Road, Zhengzhou, China&lt;/auth-address&gt;&lt;titles&gt;&lt;title&gt;Discrepancy in impact of maternal milk on vertical transmission between Hepatitis B virus and Human cytomegalovirus&lt;/title&gt;&lt;secondary-title&gt;International Journal of Infectious Diseases&lt;/secondary-title&gt;&lt;/titles&gt;&lt;periodical&gt;&lt;full-title&gt;International Journal of Infectious Diseases&lt;/full-title&gt;&lt;/periodical&gt;&lt;pages&gt;e1-e5&lt;/pages&gt;&lt;volume&gt;37&lt;/volume&gt;&lt;keywords&gt;&lt;keyword&gt;Hepatitis B virus&lt;/keyword&gt;&lt;keyword&gt;Human cytomegalovirus&lt;/keyword&gt;&lt;keyword&gt;Maternal milk&lt;/keyword&gt;&lt;keyword&gt;Vaccine&lt;/keyword&gt;&lt;keyword&gt;Vertical transmission&lt;/keyword&gt;&lt;/keywords&gt;&lt;dates&gt;&lt;year&gt;2015&lt;/year&gt;&lt;/dates&gt;&lt;work-type&gt;Article&lt;/work-type&gt;&lt;urls&gt;&lt;related-urls&gt;&lt;url&gt;https://www.scopus.com/inward/record.uri?eid=2-s2.0-84934991240&amp;amp;doi=10.1016%2fj.ijid.2015.06.002&amp;amp;partnerID=40&amp;amp;md5=fa5aac14bead252e3202119626d5fc3d&lt;/url&gt;&lt;/related-urls&gt;&lt;/urls&gt;&lt;electronic-resource-num&gt;10.1016/j.ijid.2015.06.002&lt;/electronic-resource-num&gt;&lt;remote-database-name&gt;Scopus&lt;/remote-database-name&gt;&lt;/record&gt;&lt;/Cite&gt;&lt;/EndNote&gt;</w:instrText>
            </w:r>
            <w:r w:rsidRPr="00551344">
              <w:rPr>
                <w:rFonts w:ascii="Arial" w:hAnsi="Arial" w:cs="Arial"/>
              </w:rPr>
              <w:fldChar w:fldCharType="separate"/>
            </w:r>
            <w:r w:rsidR="007A5867" w:rsidRPr="007A5867">
              <w:rPr>
                <w:rFonts w:ascii="Arial" w:hAnsi="Arial" w:cs="Arial"/>
                <w:noProof/>
                <w:vertAlign w:val="superscript"/>
              </w:rPr>
              <w:t>(1)</w:t>
            </w:r>
            <w:r w:rsidRPr="00551344">
              <w:rPr>
                <w:rFonts w:ascii="Arial" w:hAnsi="Arial" w:cs="Arial"/>
              </w:rPr>
              <w:fldChar w:fldCharType="end"/>
            </w:r>
          </w:p>
        </w:tc>
      </w:tr>
      <w:tr w:rsidR="00530267" w:rsidRPr="00F07BA0" w:rsidTr="003458C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50" w:type="dxa"/>
          </w:tcPr>
          <w:p w:rsidR="00530267" w:rsidRPr="00F07BA0" w:rsidRDefault="00530267" w:rsidP="00530267">
            <w:pPr>
              <w:pStyle w:val="TableText"/>
              <w:ind w:left="0"/>
              <w:rPr>
                <w:rStyle w:val="Bold"/>
                <w:rFonts w:ascii="Arial" w:hAnsi="Arial" w:cs="Arial"/>
                <w:b/>
                <w:color w:val="auto"/>
                <w:szCs w:val="18"/>
              </w:rPr>
            </w:pPr>
            <w:r w:rsidRPr="00F07BA0">
              <w:rPr>
                <w:rStyle w:val="Bold"/>
                <w:rFonts w:ascii="Arial" w:hAnsi="Arial" w:cs="Arial"/>
                <w:color w:val="auto"/>
                <w:szCs w:val="18"/>
              </w:rPr>
              <w:t>Hepatitis C</w:t>
            </w:r>
          </w:p>
        </w:tc>
        <w:tc>
          <w:tcPr>
            <w:tcW w:w="4483" w:type="dxa"/>
          </w:tcPr>
          <w:p w:rsidR="00530267" w:rsidRPr="00EF1CAC" w:rsidRDefault="00530267" w:rsidP="00530267">
            <w:pPr>
              <w:pStyle w:val="TableText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</w:pPr>
            <w:r w:rsidRPr="00EF1CAC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t>Breastfeeding not contraindicated unless nipples are cracked</w:t>
            </w:r>
          </w:p>
        </w:tc>
        <w:tc>
          <w:tcPr>
            <w:tcW w:w="1187" w:type="dxa"/>
          </w:tcPr>
          <w:p w:rsidR="00530267" w:rsidRPr="00551344" w:rsidRDefault="00530267" w:rsidP="007A5867">
            <w:pPr>
              <w:pStyle w:val="TableText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</w:pP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begin"/>
            </w:r>
            <w:r w:rsidR="007A5867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instrText xml:space="preserve"> ADDIN EN.CITE &lt;EndNote&gt;&lt;Cite&gt;&lt;Author&gt;Workowski&lt;/Author&gt;&lt;Year&gt;2015&lt;/Year&gt;&lt;RecNum&gt;1257&lt;/RecNum&gt;&lt;DisplayText&gt;&lt;style face="superscript"&gt;(2)&lt;/style&gt;&lt;/DisplayText&gt;&lt;record&gt;&lt;rec-number&gt;1257&lt;/rec-number&gt;&lt;foreign-keys&gt;&lt;key app="EN" db-id="tp0svttva92asuezpaevsspb952ze9z59tpx" timestamp="1575249469"&gt;1257&lt;/key&gt;&lt;/foreign-keys&gt;&lt;ref-type name="Journal Article"&gt;17&lt;/ref-type&gt;&lt;contributors&gt;&lt;authors&gt;&lt;author&gt;Workowski, Kimberly A&lt;/author&gt;&lt;author&gt;Bolan, Gail A&lt;/author&gt;&lt;/authors&gt;&lt;/contributors&gt;&lt;titles&gt;&lt;title&gt;Sexually transmitted diseases treatment guidelines, 2015&lt;/title&gt;&lt;secondary-title&gt;MMWR. Recommendations and reports: Morbidity and mortality weekly report. Recommendations and reports&lt;/secondary-title&gt;&lt;/titles&gt;&lt;periodical&gt;&lt;full-title&gt;MMWR. Recommendations and reports: Morbidity and mortality weekly report. Recommendations and reports&lt;/full-title&gt;&lt;/periodical&gt;&lt;pages&gt;1&lt;/pages&gt;&lt;volume&gt;64&lt;/volume&gt;&lt;number&gt;RR-03&lt;/number&gt;&lt;dates&gt;&lt;year&gt;2015&lt;/year&gt;&lt;/dates&gt;&lt;urls&gt;&lt;/urls&gt;&lt;/record&gt;&lt;/Cite&gt;&lt;/EndNote&gt;</w:instrText>
            </w: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separate"/>
            </w:r>
            <w:r w:rsidR="007A5867" w:rsidRPr="007A5867">
              <w:rPr>
                <w:rStyle w:val="Bold"/>
                <w:rFonts w:ascii="Arial" w:hAnsi="Arial" w:cs="Arial"/>
                <w:b w:val="0"/>
                <w:noProof/>
                <w:color w:val="auto"/>
                <w:szCs w:val="18"/>
                <w:vertAlign w:val="superscript"/>
              </w:rPr>
              <w:t>(2)</w:t>
            </w: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end"/>
            </w:r>
          </w:p>
        </w:tc>
      </w:tr>
      <w:tr w:rsidR="00530267" w:rsidRPr="00F07BA0" w:rsidTr="003458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50" w:type="dxa"/>
          </w:tcPr>
          <w:p w:rsidR="00530267" w:rsidRPr="00F07BA0" w:rsidRDefault="00530267" w:rsidP="00530267">
            <w:pPr>
              <w:pStyle w:val="TableText"/>
              <w:ind w:left="0"/>
              <w:rPr>
                <w:rStyle w:val="Bold"/>
                <w:rFonts w:ascii="Arial" w:hAnsi="Arial" w:cs="Arial"/>
                <w:b/>
                <w:color w:val="auto"/>
                <w:szCs w:val="18"/>
              </w:rPr>
            </w:pPr>
            <w:r w:rsidRPr="00F07BA0">
              <w:rPr>
                <w:rStyle w:val="Bold"/>
                <w:rFonts w:ascii="Arial" w:hAnsi="Arial" w:cs="Arial"/>
                <w:color w:val="auto"/>
                <w:szCs w:val="18"/>
              </w:rPr>
              <w:t>Epstein-Barr virus</w:t>
            </w:r>
          </w:p>
        </w:tc>
        <w:tc>
          <w:tcPr>
            <w:tcW w:w="4483" w:type="dxa"/>
          </w:tcPr>
          <w:p w:rsidR="00530267" w:rsidRPr="00EF1CAC" w:rsidRDefault="00530267" w:rsidP="00530267">
            <w:pPr>
              <w:pStyle w:val="TableText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 w:val="0"/>
              </w:rPr>
            </w:pPr>
            <w:r w:rsidRPr="00EF1CAC">
              <w:rPr>
                <w:rFonts w:ascii="Arial" w:hAnsi="Arial" w:cs="Arial"/>
                <w:bCs w:val="0"/>
              </w:rPr>
              <w:t>Breastfeeding not contraindicated</w:t>
            </w:r>
          </w:p>
        </w:tc>
        <w:tc>
          <w:tcPr>
            <w:tcW w:w="1187" w:type="dxa"/>
          </w:tcPr>
          <w:p w:rsidR="00530267" w:rsidRPr="00551344" w:rsidRDefault="00530267" w:rsidP="007A5867">
            <w:pPr>
              <w:pStyle w:val="TableText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</w:pP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begin"/>
            </w:r>
            <w:r w:rsidR="007A5867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instrText xml:space="preserve"> ADDIN EN.CITE &lt;EndNote&gt;&lt;Cite&gt;&lt;Author&gt;Association&lt;/Author&gt;&lt;Year&gt;2019&lt;/Year&gt;&lt;RecNum&gt;1258&lt;/RecNum&gt;&lt;DisplayText&gt;&lt;style face="superscript"&gt;(3)&lt;/style&gt;&lt;/DisplayText&gt;&lt;record&gt;&lt;rec-number&gt;1258&lt;/rec-number&gt;&lt;foreign-keys&gt;&lt;key app="EN" db-id="tp0svttva92asuezpaevsspb952ze9z59tpx" timestamp="1575252533"&gt;1258&lt;/key&gt;&lt;/foreign-keys&gt;&lt;ref-type name="Web Page"&gt;12&lt;/ref-type&gt;&lt;contributors&gt;&lt;authors&gt;&lt;author&gt;American Pregnancy Association&lt;/author&gt;&lt;/authors&gt;&lt;/contributors&gt;&lt;titles&gt;&lt;title&gt;Epstein-Barr Virus (EBV) And Infectious Mononucleosis&lt;/title&gt;&lt;/titles&gt;&lt;dates&gt;&lt;year&gt;2019&lt;/year&gt;&lt;/dates&gt;&lt;urls&gt;&lt;related-urls&gt;&lt;url&gt;&lt;style face="underline" font="default" size="100%"&gt;https://americanpregnancy.org/pregnancy-complications/epstein-barr-virus-ebv-infectious-mononucleosis/&lt;/style&gt;&lt;/url&gt;&lt;/related-urls&gt;&lt;/urls&gt;&lt;/record&gt;&lt;/Cite&gt;&lt;/EndNote&gt;</w:instrText>
            </w: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separate"/>
            </w:r>
            <w:r w:rsidR="007A5867" w:rsidRPr="007A5867">
              <w:rPr>
                <w:rStyle w:val="Bold"/>
                <w:rFonts w:ascii="Arial" w:hAnsi="Arial" w:cs="Arial"/>
                <w:b w:val="0"/>
                <w:noProof/>
                <w:color w:val="auto"/>
                <w:szCs w:val="18"/>
                <w:vertAlign w:val="superscript"/>
              </w:rPr>
              <w:t>(3)</w:t>
            </w: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end"/>
            </w:r>
          </w:p>
        </w:tc>
      </w:tr>
      <w:tr w:rsidR="00530267" w:rsidRPr="00F07BA0" w:rsidTr="003458C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50" w:type="dxa"/>
          </w:tcPr>
          <w:p w:rsidR="00530267" w:rsidRPr="00F07BA0" w:rsidRDefault="00530267" w:rsidP="00C74B4A">
            <w:pPr>
              <w:pStyle w:val="TableText"/>
              <w:ind w:left="0"/>
              <w:rPr>
                <w:rStyle w:val="Bold"/>
                <w:rFonts w:ascii="Arial" w:hAnsi="Arial" w:cs="Arial"/>
                <w:b/>
                <w:color w:val="auto"/>
                <w:szCs w:val="18"/>
              </w:rPr>
            </w:pPr>
            <w:r w:rsidRPr="00F07BA0">
              <w:rPr>
                <w:rStyle w:val="Bold"/>
                <w:rFonts w:ascii="Arial" w:hAnsi="Arial" w:cs="Arial"/>
                <w:color w:val="auto"/>
                <w:szCs w:val="18"/>
              </w:rPr>
              <w:t>Herpes Simplex Virus I and II</w:t>
            </w:r>
          </w:p>
        </w:tc>
        <w:tc>
          <w:tcPr>
            <w:tcW w:w="4483" w:type="dxa"/>
          </w:tcPr>
          <w:p w:rsidR="00530267" w:rsidRPr="00EF1CAC" w:rsidRDefault="00530267" w:rsidP="00530267">
            <w:pPr>
              <w:pStyle w:val="TableText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</w:pPr>
            <w:r w:rsidRPr="00EF1CAC">
              <w:rPr>
                <w:rFonts w:ascii="Arial" w:hAnsi="Arial" w:cs="Arial"/>
                <w:bCs w:val="0"/>
              </w:rPr>
              <w:t>Breastfeeding not contraindicated</w:t>
            </w:r>
            <w:r w:rsidR="00A243F1" w:rsidRPr="00EF1CAC">
              <w:rPr>
                <w:rFonts w:ascii="Arial" w:hAnsi="Arial" w:cs="Arial"/>
                <w:bCs w:val="0"/>
              </w:rPr>
              <w:t xml:space="preserve"> unless there is a lesion in the nipple</w:t>
            </w:r>
          </w:p>
        </w:tc>
        <w:tc>
          <w:tcPr>
            <w:tcW w:w="1187" w:type="dxa"/>
          </w:tcPr>
          <w:p w:rsidR="00530267" w:rsidRPr="00551344" w:rsidRDefault="00530267" w:rsidP="007A5867">
            <w:pPr>
              <w:pStyle w:val="TableText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</w:pP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begin"/>
            </w:r>
            <w:r w:rsidR="007A5867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instrText xml:space="preserve"> ADDIN EN.CITE &lt;EndNote&gt;&lt;Cite&gt;&lt;Author&gt;Prevention&lt;/Author&gt;&lt;Year&gt;2018&lt;/Year&gt;&lt;RecNum&gt;1259&lt;/RecNum&gt;&lt;DisplayText&gt;&lt;style face="superscript"&gt;(4, 5)&lt;/style&gt;&lt;/DisplayText&gt;&lt;record&gt;&lt;rec-number&gt;1259&lt;/rec-number&gt;&lt;foreign-keys&gt;&lt;key app="EN" db-id="tp0svttva92asuezpaevsspb952ze9z59tpx" timestamp="1575258568"&gt;1259&lt;/key&gt;&lt;/foreign-keys&gt;&lt;ref-type name="Web Page"&gt;12&lt;/ref-type&gt;&lt;contributors&gt;&lt;authors&gt;&lt;author&gt;Centers for Disease Control and Prevention&lt;/author&gt;&lt;/authors&gt;&lt;/contributors&gt;&lt;titles&gt;&lt;title&gt;Herpes Simplex Virus (HSV)&lt;/title&gt;&lt;/titles&gt;&lt;number&gt;2.12.19&lt;/number&gt;&lt;dates&gt;&lt;year&gt;2018&lt;/year&gt;&lt;/dates&gt;&lt;pub-location&gt;USA&lt;/pub-location&gt;&lt;urls&gt;&lt;related-urls&gt;&lt;url&gt;&lt;style face="underline" font="default" size="100%"&gt;https://www.cdc.gov/breastfeeding/breastfeeding-special-circumstances/maternal-or-infant-illnesses/herpes.html&lt;/style&gt;&lt;/url&gt;&lt;/related-urls&gt;&lt;/urls&gt;&lt;/record&gt;&lt;/Cite&gt;&lt;Cite&gt;&lt;Author&gt;Allen&lt;/Author&gt;&lt;Year&gt;2014&lt;/Year&gt;&lt;RecNum&gt;1261&lt;/RecNum&gt;&lt;record&gt;&lt;rec-number&gt;1261&lt;/rec-number&gt;&lt;foreign-keys&gt;&lt;key app="EN" db-id="tp0svttva92asuezpaevsspb952ze9z59tpx" timestamp="1575261169"&gt;1261&lt;/key&gt;&lt;/foreign-keys&gt;&lt;ref-type name="Journal Article"&gt;17&lt;/ref-type&gt;&lt;contributors&gt;&lt;authors&gt;&lt;author&gt;Allen, Upton D&lt;/author&gt;&lt;author&gt;Robinson, Joan L&lt;/author&gt;&lt;author&gt;Canadian Paediatric Society&lt;/author&gt;&lt;author&gt;Infectious Diseases&lt;/author&gt;&lt;author&gt;Immunization Committee&lt;/author&gt;&lt;/authors&gt;&lt;/contributors&gt;&lt;titles&gt;&lt;title&gt;Prevention and management of neonatal herpes simplex virus infections&lt;/title&gt;&lt;secondary-title&gt;Paediatrics &amp;amp; child health&lt;/secondary-title&gt;&lt;/titles&gt;&lt;periodical&gt;&lt;full-title&gt;Paediatrics &amp;amp; child health&lt;/full-title&gt;&lt;/periodical&gt;&lt;pages&gt;201-206&lt;/pages&gt;&lt;volume&gt;19&lt;/volume&gt;&lt;number&gt;4&lt;/number&gt;&lt;dates&gt;&lt;year&gt;2014&lt;/year&gt;&lt;/dates&gt;&lt;isbn&gt;1205-7088&lt;/isbn&gt;&lt;urls&gt;&lt;/urls&gt;&lt;/record&gt;&lt;/Cite&gt;&lt;/EndNote&gt;</w:instrText>
            </w: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separate"/>
            </w:r>
            <w:r w:rsidR="007A5867" w:rsidRPr="007A5867">
              <w:rPr>
                <w:rStyle w:val="Bold"/>
                <w:rFonts w:ascii="Arial" w:hAnsi="Arial" w:cs="Arial"/>
                <w:b w:val="0"/>
                <w:noProof/>
                <w:color w:val="auto"/>
                <w:szCs w:val="18"/>
                <w:vertAlign w:val="superscript"/>
              </w:rPr>
              <w:t>(4, 5)</w:t>
            </w: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end"/>
            </w:r>
          </w:p>
        </w:tc>
      </w:tr>
      <w:tr w:rsidR="00530267" w:rsidRPr="00F07BA0" w:rsidTr="003458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50" w:type="dxa"/>
          </w:tcPr>
          <w:p w:rsidR="00530267" w:rsidRPr="00F07BA0" w:rsidRDefault="00530267" w:rsidP="00C74B4A">
            <w:pPr>
              <w:pStyle w:val="TableText"/>
              <w:ind w:left="0"/>
              <w:rPr>
                <w:rStyle w:val="Bold"/>
                <w:rFonts w:ascii="Arial" w:hAnsi="Arial" w:cs="Arial"/>
                <w:b/>
                <w:color w:val="auto"/>
                <w:szCs w:val="18"/>
              </w:rPr>
            </w:pPr>
            <w:r w:rsidRPr="00F07BA0">
              <w:rPr>
                <w:rStyle w:val="Bold"/>
                <w:rFonts w:ascii="Arial" w:hAnsi="Arial" w:cs="Arial"/>
                <w:color w:val="auto"/>
                <w:szCs w:val="18"/>
              </w:rPr>
              <w:t>Human Herpes virus 6 and 7</w:t>
            </w:r>
          </w:p>
        </w:tc>
        <w:tc>
          <w:tcPr>
            <w:tcW w:w="4483" w:type="dxa"/>
          </w:tcPr>
          <w:p w:rsidR="00530267" w:rsidRPr="00EF1CAC" w:rsidRDefault="006D22EF" w:rsidP="00530267">
            <w:pPr>
              <w:pStyle w:val="TableText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 w:val="0"/>
              </w:rPr>
            </w:pPr>
            <w:r w:rsidRPr="00EF1CAC">
              <w:rPr>
                <w:rFonts w:ascii="Arial" w:hAnsi="Arial" w:cs="Arial"/>
                <w:bCs w:val="0"/>
              </w:rPr>
              <w:t>Breastfeeding not contraindicated</w:t>
            </w:r>
          </w:p>
        </w:tc>
        <w:tc>
          <w:tcPr>
            <w:tcW w:w="1187" w:type="dxa"/>
          </w:tcPr>
          <w:p w:rsidR="00530267" w:rsidRPr="00551344" w:rsidRDefault="00A243F1" w:rsidP="007A5867">
            <w:pPr>
              <w:pStyle w:val="TableText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</w:pP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begin">
                <w:fldData xml:space="preserve">PEVuZE5vdGU+PENpdGU+PEF1dGhvcj5LdXN1aGFyYTwvQXV0aG9yPjxZZWFyPjE5OTc8L1llYXI+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</w:fldData>
              </w:fldChar>
            </w:r>
            <w:r w:rsidR="007A5867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instrText xml:space="preserve"> ADDIN EN.CITE </w:instrText>
            </w:r>
            <w:r w:rsidR="007A5867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begin">
                <w:fldData xml:space="preserve">PEVuZE5vdGU+PENpdGU+PEF1dGhvcj5LdXN1aGFyYTwvQXV0aG9yPjxZZWFyPjE5OTc8L1llYXI+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</w:fldData>
              </w:fldChar>
            </w:r>
            <w:r w:rsidR="007A5867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instrText xml:space="preserve"> ADDIN EN.CITE.DATA </w:instrText>
            </w:r>
            <w:r w:rsidR="007A5867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</w:r>
            <w:r w:rsidR="007A5867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end"/>
            </w: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</w: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separate"/>
            </w:r>
            <w:r w:rsidR="007A5867" w:rsidRPr="007A5867">
              <w:rPr>
                <w:rStyle w:val="Bold"/>
                <w:rFonts w:ascii="Arial" w:hAnsi="Arial" w:cs="Arial"/>
                <w:b w:val="0"/>
                <w:noProof/>
                <w:color w:val="auto"/>
                <w:szCs w:val="18"/>
                <w:vertAlign w:val="superscript"/>
              </w:rPr>
              <w:t>(6, 7)</w:t>
            </w: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end"/>
            </w:r>
          </w:p>
        </w:tc>
      </w:tr>
      <w:tr w:rsidR="00530267" w:rsidRPr="00F07BA0" w:rsidTr="003458C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50" w:type="dxa"/>
          </w:tcPr>
          <w:p w:rsidR="00530267" w:rsidRPr="00F07BA0" w:rsidRDefault="00530267" w:rsidP="00C74B4A">
            <w:pPr>
              <w:pStyle w:val="TableText"/>
              <w:ind w:left="0"/>
              <w:rPr>
                <w:rStyle w:val="Bold"/>
                <w:rFonts w:ascii="Arial" w:hAnsi="Arial" w:cs="Arial"/>
                <w:b/>
                <w:color w:val="auto"/>
                <w:szCs w:val="18"/>
              </w:rPr>
            </w:pPr>
            <w:r w:rsidRPr="00F07BA0">
              <w:rPr>
                <w:rStyle w:val="Bold"/>
                <w:rFonts w:ascii="Arial" w:hAnsi="Arial" w:cs="Arial"/>
                <w:color w:val="auto"/>
                <w:szCs w:val="18"/>
              </w:rPr>
              <w:t>Human Papilloma Virus</w:t>
            </w:r>
          </w:p>
        </w:tc>
        <w:tc>
          <w:tcPr>
            <w:tcW w:w="4483" w:type="dxa"/>
          </w:tcPr>
          <w:p w:rsidR="00530267" w:rsidRPr="00EF1CAC" w:rsidRDefault="006D22EF" w:rsidP="00530267">
            <w:pPr>
              <w:pStyle w:val="TableText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EF1CAC">
              <w:rPr>
                <w:rFonts w:ascii="Arial" w:hAnsi="Arial" w:cs="Arial"/>
                <w:bCs w:val="0"/>
              </w:rPr>
              <w:t>Breastfeeding not contraindicated</w:t>
            </w:r>
          </w:p>
        </w:tc>
        <w:tc>
          <w:tcPr>
            <w:tcW w:w="1187" w:type="dxa"/>
          </w:tcPr>
          <w:p w:rsidR="00530267" w:rsidRPr="00551344" w:rsidRDefault="00530267" w:rsidP="007A5867">
            <w:pPr>
              <w:pStyle w:val="TableText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Bold"/>
                <w:rFonts w:ascii="Arial" w:hAnsi="Arial" w:cs="Arial"/>
                <w:color w:val="auto"/>
                <w:szCs w:val="18"/>
              </w:rPr>
            </w:pPr>
            <w:r w:rsidRPr="00551344">
              <w:rPr>
                <w:rFonts w:ascii="Arial" w:hAnsi="Arial" w:cs="Arial"/>
              </w:rPr>
              <w:fldChar w:fldCharType="begin"/>
            </w:r>
            <w:r w:rsidR="007A5867">
              <w:rPr>
                <w:rFonts w:ascii="Arial" w:hAnsi="Arial" w:cs="Arial"/>
              </w:rPr>
              <w:instrText xml:space="preserve"> ADDIN EN.CITE &lt;EndNote&gt;&lt;Cite&gt;&lt;Author&gt;Yoshida&lt;/Author&gt;&lt;Year&gt;2011&lt;/Year&gt;&lt;RecNum&gt;130&lt;/RecNum&gt;&lt;DisplayText&gt;&lt;style face="superscript"&gt;(8)&lt;/style&gt;&lt;/DisplayText&gt;&lt;record&gt;&lt;rec-number&gt;130&lt;/rec-number&gt;&lt;foreign-keys&gt;&lt;key app="EN" db-id="tp0svttva92asuezpaevsspb952ze9z59tpx" timestamp="1502768116"&gt;130&lt;/key&gt;&lt;/foreign-keys&gt;&lt;ref-type name="Journal Article"&gt;17&lt;/ref-type&gt;&lt;contributors&gt;&lt;authors&gt;&lt;author&gt;Yoshida, K.&lt;/author&gt;&lt;author&gt;Furumoto, H.&lt;/author&gt;&lt;author&gt;Abe, A.&lt;/author&gt;&lt;author&gt;Kato, T.&lt;/author&gt;&lt;author&gt;Nishimura, M.&lt;/author&gt;&lt;author&gt;Kuwahara, A.&lt;/author&gt;&lt;author&gt;Maeda, K.&lt;/author&gt;&lt;author&gt;Matsuzaki, T.&lt;/author&gt;&lt;author&gt;Irahara, M.&lt;/author&gt;&lt;/authors&gt;&lt;/contributors&gt;&lt;auth-address&gt;Department of Obstetrics and Gynecology, Institute of Health Biosciences, University of Tokushima Graduate School, 3-18-15 Kuramoto-cho, Tokushima 770-8503, Japan&lt;/auth-address&gt;&lt;titles&gt;&lt;title&gt;The possibility of vertical transmission of human papillomavirus through maternal milk&lt;/title&gt;&lt;secondary-title&gt;Journal of Obstetrics and Gynaecology&lt;/secondary-title&gt;&lt;/titles&gt;&lt;periodical&gt;&lt;full-title&gt;Journal of Obstetrics and Gynaecology&lt;/full-title&gt;&lt;/periodical&gt;&lt;pages&gt;503-506&lt;/pages&gt;&lt;volume&gt;31&lt;/volume&gt;&lt;number&gt;6&lt;/number&gt;&lt;keywords&gt;&lt;keyword&gt;HPV&lt;/keyword&gt;&lt;keyword&gt;Maternal milk&lt;/keyword&gt;&lt;keyword&gt;Transmission&lt;/keyword&gt;&lt;/keywords&gt;&lt;dates&gt;&lt;year&gt;2011&lt;/year&gt;&lt;/dates&gt;&lt;work-type&gt;Article&lt;/work-type&gt;&lt;urls&gt;&lt;related-urls&gt;&lt;url&gt;https://www.scopus.com/inward/record.uri?eid=2-s2.0-80051511214&amp;amp;doi=10.3109%2f01443615.2011.570814&amp;amp;partnerID=40&amp;amp;md5=ec8e3119d5dd99986994f174ccad5451&lt;/url&gt;&lt;/related-urls&gt;&lt;/urls&gt;&lt;electronic-resource-num&gt;10.3109/01443615.2011.570814&lt;/electronic-resource-num&gt;&lt;remote-database-name&gt;Scopus&lt;/remote-database-name&gt;&lt;/record&gt;&lt;/Cite&gt;&lt;/EndNote&gt;</w:instrText>
            </w:r>
            <w:r w:rsidRPr="00551344">
              <w:rPr>
                <w:rFonts w:ascii="Arial" w:hAnsi="Arial" w:cs="Arial"/>
              </w:rPr>
              <w:fldChar w:fldCharType="separate"/>
            </w:r>
            <w:r w:rsidR="007A5867" w:rsidRPr="007A5867">
              <w:rPr>
                <w:rFonts w:ascii="Arial" w:hAnsi="Arial" w:cs="Arial"/>
                <w:noProof/>
                <w:vertAlign w:val="superscript"/>
              </w:rPr>
              <w:t>(8)</w:t>
            </w:r>
            <w:r w:rsidRPr="00551344">
              <w:rPr>
                <w:rFonts w:ascii="Arial" w:hAnsi="Arial" w:cs="Arial"/>
              </w:rPr>
              <w:fldChar w:fldCharType="end"/>
            </w:r>
          </w:p>
        </w:tc>
      </w:tr>
      <w:tr w:rsidR="00530267" w:rsidRPr="00F07BA0" w:rsidTr="003458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50" w:type="dxa"/>
          </w:tcPr>
          <w:p w:rsidR="00530267" w:rsidRPr="00F07BA0" w:rsidRDefault="00530267" w:rsidP="00C74B4A">
            <w:pPr>
              <w:pStyle w:val="TableText"/>
              <w:ind w:left="0"/>
              <w:rPr>
                <w:rStyle w:val="Bold"/>
                <w:rFonts w:ascii="Arial" w:hAnsi="Arial" w:cs="Arial"/>
                <w:b/>
                <w:color w:val="auto"/>
                <w:szCs w:val="18"/>
              </w:rPr>
            </w:pPr>
            <w:r w:rsidRPr="00F07BA0">
              <w:rPr>
                <w:rStyle w:val="Bold"/>
                <w:rFonts w:ascii="Arial" w:hAnsi="Arial" w:cs="Arial"/>
                <w:color w:val="auto"/>
                <w:szCs w:val="18"/>
              </w:rPr>
              <w:t>Dengue</w:t>
            </w:r>
          </w:p>
        </w:tc>
        <w:tc>
          <w:tcPr>
            <w:tcW w:w="4483" w:type="dxa"/>
          </w:tcPr>
          <w:p w:rsidR="00530267" w:rsidRPr="00EF1CAC" w:rsidRDefault="00506031" w:rsidP="00530267">
            <w:pPr>
              <w:pStyle w:val="TableText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EF1CAC">
              <w:rPr>
                <w:rFonts w:ascii="Arial" w:hAnsi="Arial" w:cs="Arial"/>
                <w:bCs w:val="0"/>
              </w:rPr>
              <w:t>Breastfeeding not contraindicated but recommendation needs to be made on an individual basis</w:t>
            </w:r>
          </w:p>
        </w:tc>
        <w:tc>
          <w:tcPr>
            <w:tcW w:w="1187" w:type="dxa"/>
          </w:tcPr>
          <w:p w:rsidR="00530267" w:rsidRPr="00551344" w:rsidRDefault="00506031" w:rsidP="007A5867">
            <w:pPr>
              <w:pStyle w:val="TableText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</w:pP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begin"/>
            </w:r>
            <w:r w:rsidR="007A5867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instrText xml:space="preserve"> ADDIN EN.CITE &lt;EndNote&gt;&lt;Cite&gt;&lt;Author&gt;Arragain&lt;/Author&gt;&lt;Year&gt;2016&lt;/Year&gt;&lt;RecNum&gt;1263&lt;/RecNum&gt;&lt;DisplayText&gt;&lt;style face="superscript"&gt;(9)&lt;/style&gt;&lt;/DisplayText&gt;&lt;record&gt;&lt;rec-number&gt;1263&lt;/rec-number&gt;&lt;foreign-keys&gt;&lt;key app="EN" db-id="tp0svttva92asuezpaevsspb952ze9z59tpx" timestamp="1575262570"&gt;1263&lt;/key&gt;&lt;/foreign-keys&gt;&lt;ref-type name="Journal Article"&gt;17&lt;/ref-type&gt;&lt;contributors&gt;&lt;authors&gt;&lt;author&gt;Arragain, Lucille&lt;/author&gt;&lt;author&gt;Dupont-Rouzeyrol, Myrielle&lt;/author&gt;&lt;author&gt;O&amp;apos;connor, Olivia&lt;/author&gt;&lt;author&gt;Sigur, Nathalie&lt;/author&gt;&lt;author&gt;Grangeon, Jean-Paul&lt;/author&gt;&lt;author&gt;Huguon, Emilie&lt;/author&gt;&lt;author&gt;Dechanet, Clothilde&lt;/author&gt;&lt;author&gt;Cazorla, Cécile&lt;/author&gt;&lt;author&gt;Gourinat, Ann-Claire&lt;/author&gt;&lt;author&gt;Descloux, Elodie&lt;/author&gt;&lt;/authors&gt;&lt;/contributors&gt;&lt;titles&gt;&lt;title&gt;Vertical transmission of dengue virus in the peripartum period and viral kinetics in newborns and breast milk: new data&lt;/title&gt;&lt;secondary-title&gt;Journal of the Pediatric Infectious Diseases Society&lt;/secondary-title&gt;&lt;/titles&gt;&lt;periodical&gt;&lt;full-title&gt;Journal of the Pediatric Infectious Diseases Society&lt;/full-title&gt;&lt;/periodical&gt;&lt;pages&gt;324-331&lt;/pages&gt;&lt;volume&gt;6&lt;/volume&gt;&lt;number&gt;4&lt;/number&gt;&lt;dates&gt;&lt;year&gt;2016&lt;/year&gt;&lt;/dates&gt;&lt;isbn&gt;2048-7193&lt;/isbn&gt;&lt;urls&gt;&lt;/urls&gt;&lt;/record&gt;&lt;/Cite&gt;&lt;/EndNote&gt;</w:instrText>
            </w: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separate"/>
            </w:r>
            <w:r w:rsidR="007A5867" w:rsidRPr="007A5867">
              <w:rPr>
                <w:rStyle w:val="Bold"/>
                <w:rFonts w:ascii="Arial" w:hAnsi="Arial" w:cs="Arial"/>
                <w:b w:val="0"/>
                <w:noProof/>
                <w:color w:val="auto"/>
                <w:szCs w:val="18"/>
                <w:vertAlign w:val="superscript"/>
              </w:rPr>
              <w:t>(9)</w:t>
            </w: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end"/>
            </w:r>
          </w:p>
        </w:tc>
      </w:tr>
      <w:tr w:rsidR="00530267" w:rsidRPr="00F07BA0" w:rsidTr="003458C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50" w:type="dxa"/>
          </w:tcPr>
          <w:p w:rsidR="00530267" w:rsidRPr="00F07BA0" w:rsidRDefault="00530267" w:rsidP="00C74B4A">
            <w:pPr>
              <w:pStyle w:val="TableText"/>
              <w:ind w:left="0"/>
              <w:rPr>
                <w:rStyle w:val="Bold"/>
                <w:rFonts w:ascii="Arial" w:hAnsi="Arial" w:cs="Arial"/>
                <w:b/>
                <w:color w:val="auto"/>
                <w:szCs w:val="18"/>
              </w:rPr>
            </w:pPr>
            <w:r w:rsidRPr="00F07BA0">
              <w:rPr>
                <w:rStyle w:val="Bold"/>
                <w:rFonts w:ascii="Arial" w:hAnsi="Arial" w:cs="Arial"/>
                <w:color w:val="auto"/>
                <w:szCs w:val="18"/>
              </w:rPr>
              <w:t>Ebola virus</w:t>
            </w:r>
          </w:p>
        </w:tc>
        <w:tc>
          <w:tcPr>
            <w:tcW w:w="4483" w:type="dxa"/>
          </w:tcPr>
          <w:p w:rsidR="00530267" w:rsidRPr="00EF1CAC" w:rsidRDefault="00506031" w:rsidP="00530267">
            <w:pPr>
              <w:pStyle w:val="TableText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EF1CAC">
              <w:rPr>
                <w:rFonts w:ascii="Arial" w:hAnsi="Arial" w:cs="Arial"/>
              </w:rPr>
              <w:t xml:space="preserve">Replacement formula </w:t>
            </w:r>
            <w:r w:rsidR="003458C2" w:rsidRPr="00EF1CAC">
              <w:rPr>
                <w:rFonts w:ascii="Arial" w:hAnsi="Arial" w:cs="Arial"/>
              </w:rPr>
              <w:t xml:space="preserve">and separation form mother is </w:t>
            </w:r>
            <w:r w:rsidRPr="00EF1CAC">
              <w:rPr>
                <w:rFonts w:ascii="Arial" w:hAnsi="Arial" w:cs="Arial"/>
              </w:rPr>
              <w:t>recommended except where infant already has Ebola and</w:t>
            </w:r>
            <w:r w:rsidR="003458C2" w:rsidRPr="00EF1CAC">
              <w:rPr>
                <w:rFonts w:ascii="Arial" w:hAnsi="Arial" w:cs="Arial"/>
              </w:rPr>
              <w:t xml:space="preserve"> risk associated with</w:t>
            </w:r>
            <w:r w:rsidRPr="00EF1CAC">
              <w:rPr>
                <w:rFonts w:ascii="Arial" w:hAnsi="Arial" w:cs="Arial"/>
              </w:rPr>
              <w:t xml:space="preserve"> replacement formula </w:t>
            </w:r>
            <w:r w:rsidR="003458C2" w:rsidRPr="00EF1CAC">
              <w:rPr>
                <w:rFonts w:ascii="Arial" w:hAnsi="Arial" w:cs="Arial"/>
              </w:rPr>
              <w:t>outweighs</w:t>
            </w:r>
            <w:r w:rsidRPr="00EF1CAC">
              <w:rPr>
                <w:rFonts w:ascii="Arial" w:hAnsi="Arial" w:cs="Arial"/>
              </w:rPr>
              <w:t xml:space="preserve"> risk</w:t>
            </w:r>
            <w:r w:rsidR="003458C2" w:rsidRPr="00EF1CAC">
              <w:rPr>
                <w:rFonts w:ascii="Arial" w:hAnsi="Arial" w:cs="Arial"/>
              </w:rPr>
              <w:t xml:space="preserve"> of breastfeeding</w:t>
            </w:r>
            <w:r w:rsidRPr="00EF1CAC">
              <w:rPr>
                <w:rFonts w:ascii="Arial" w:hAnsi="Arial" w:cs="Arial"/>
              </w:rPr>
              <w:t xml:space="preserve"> </w:t>
            </w:r>
          </w:p>
        </w:tc>
        <w:tc>
          <w:tcPr>
            <w:tcW w:w="1187" w:type="dxa"/>
          </w:tcPr>
          <w:p w:rsidR="00530267" w:rsidRPr="00551344" w:rsidRDefault="00506031" w:rsidP="007A5867">
            <w:pPr>
              <w:pStyle w:val="TableText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</w:pP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begin"/>
            </w:r>
            <w:r w:rsidR="007A5867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instrText xml:space="preserve"> ADDIN EN.CITE &lt;EndNote&gt;&lt;Cite&gt;&lt;Author&gt;Organization&lt;/Author&gt;&lt;Year&gt;2015&lt;/Year&gt;&lt;RecNum&gt;1264&lt;/RecNum&gt;&lt;DisplayText&gt;&lt;style face="superscript"&gt;(10)&lt;/style&gt;&lt;/DisplayText&gt;&lt;record&gt;&lt;rec-number&gt;1264&lt;/rec-number&gt;&lt;foreign-keys&gt;&lt;key app="EN" db-id="tp0svttva92asuezpaevsspb952ze9z59tpx" timestamp="1575262922"&gt;1264&lt;/key&gt;&lt;/foreign-keys&gt;&lt;ref-type name="Generic"&gt;13&lt;/ref-type&gt;&lt;contributors&gt;&lt;authors&gt;&lt;author&gt;World Health Organization&lt;/author&gt;&lt;/authors&gt;&lt;/contributors&gt;&lt;titles&gt;&lt;title&gt;Nutritional care of children and adults with Ebola virus disease in treatment centres&lt;/title&gt;&lt;/titles&gt;&lt;dates&gt;&lt;year&gt;2015&lt;/year&gt;&lt;/dates&gt;&lt;publisher&gt;World Health Organization Geneva&lt;/publisher&gt;&lt;urls&gt;&lt;/urls&gt;&lt;/record&gt;&lt;/Cite&gt;&lt;/EndNote&gt;</w:instrText>
            </w: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separate"/>
            </w:r>
            <w:r w:rsidR="007A5867" w:rsidRPr="007A5867">
              <w:rPr>
                <w:rStyle w:val="Bold"/>
                <w:rFonts w:ascii="Arial" w:hAnsi="Arial" w:cs="Arial"/>
                <w:b w:val="0"/>
                <w:noProof/>
                <w:color w:val="auto"/>
                <w:szCs w:val="18"/>
                <w:vertAlign w:val="superscript"/>
              </w:rPr>
              <w:t>(10)</w:t>
            </w: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end"/>
            </w:r>
          </w:p>
        </w:tc>
      </w:tr>
      <w:tr w:rsidR="00530267" w:rsidRPr="00F07BA0" w:rsidTr="003458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50" w:type="dxa"/>
          </w:tcPr>
          <w:p w:rsidR="00530267" w:rsidRPr="00F07BA0" w:rsidRDefault="00530267" w:rsidP="004747CB">
            <w:pPr>
              <w:pStyle w:val="TableText"/>
              <w:ind w:left="0"/>
              <w:rPr>
                <w:rStyle w:val="Bold"/>
                <w:rFonts w:ascii="Arial" w:hAnsi="Arial" w:cs="Arial"/>
                <w:b/>
                <w:color w:val="auto"/>
                <w:szCs w:val="18"/>
              </w:rPr>
            </w:pPr>
            <w:r w:rsidRPr="00F07BA0">
              <w:rPr>
                <w:rStyle w:val="Bold"/>
                <w:rFonts w:ascii="Arial" w:hAnsi="Arial" w:cs="Arial"/>
                <w:color w:val="auto"/>
                <w:szCs w:val="18"/>
              </w:rPr>
              <w:t>Yellow fever (Vaccine strain viruses)</w:t>
            </w:r>
          </w:p>
        </w:tc>
        <w:tc>
          <w:tcPr>
            <w:tcW w:w="4483" w:type="dxa"/>
          </w:tcPr>
          <w:p w:rsidR="00530267" w:rsidRPr="00EF1CAC" w:rsidRDefault="007A5BBD" w:rsidP="00530267">
            <w:pPr>
              <w:pStyle w:val="TableText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EF1CAC">
              <w:rPr>
                <w:rFonts w:ascii="Arial" w:hAnsi="Arial" w:cs="Arial"/>
              </w:rPr>
              <w:t>Vaccination should be avoided during breastfeeding where possible. Some experts recommend avoiding breastfeeding for 2 weeks after vaccination</w:t>
            </w:r>
          </w:p>
        </w:tc>
        <w:tc>
          <w:tcPr>
            <w:tcW w:w="1187" w:type="dxa"/>
          </w:tcPr>
          <w:p w:rsidR="00530267" w:rsidRPr="00551344" w:rsidRDefault="00497420" w:rsidP="007A5867">
            <w:pPr>
              <w:pStyle w:val="TableText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</w:pP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begin"/>
            </w:r>
            <w:r w:rsidR="007A5867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instrText xml:space="preserve"> ADDIN EN.CITE &lt;EndNote&gt;&lt;Cite&gt;&lt;Author&gt;Anstey&lt;/Author&gt;&lt;Year&gt;2020&lt;/Year&gt;&lt;RecNum&gt;1265&lt;/RecNum&gt;&lt;DisplayText&gt;&lt;style face="superscript"&gt;(11)&lt;/style&gt;&lt;/DisplayText&gt;&lt;record&gt;&lt;rec-number&gt;1265&lt;/rec-number&gt;&lt;foreign-keys&gt;&lt;key app="EN" db-id="tp0svttva92asuezpaevsspb952ze9z59tpx" timestamp="1575264513"&gt;1265&lt;/key&gt;&lt;/foreign-keys&gt;&lt;ref-type name="Book"&gt;6&lt;/ref-type&gt;&lt;contributors&gt;&lt;authors&gt;&lt;author&gt;Anstey, E. H,  Shealy, K. R.&lt;/author&gt;&lt;/authors&gt;&lt;/contributors&gt;&lt;titles&gt;&lt;title&gt;Family Travel, Chapter 7, Yellow Book&lt;/title&gt;&lt;/titles&gt;&lt;dates&gt;&lt;year&gt;2020&lt;/year&gt;&lt;/dates&gt;&lt;pub-location&gt;USA&lt;/pub-location&gt;&lt;publisher&gt;Oxford University Press&lt;/publisher&gt;&lt;urls&gt;&lt;/urls&gt;&lt;/record&gt;&lt;/Cite&gt;&lt;/EndNote&gt;</w:instrText>
            </w: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separate"/>
            </w:r>
            <w:r w:rsidR="007A5867" w:rsidRPr="007A5867">
              <w:rPr>
                <w:rStyle w:val="Bold"/>
                <w:rFonts w:ascii="Arial" w:hAnsi="Arial" w:cs="Arial"/>
                <w:b w:val="0"/>
                <w:noProof/>
                <w:color w:val="auto"/>
                <w:szCs w:val="18"/>
                <w:vertAlign w:val="superscript"/>
              </w:rPr>
              <w:t>(11)</w:t>
            </w: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end"/>
            </w:r>
          </w:p>
        </w:tc>
      </w:tr>
      <w:tr w:rsidR="00530267" w:rsidRPr="00F07BA0" w:rsidTr="003458C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50" w:type="dxa"/>
          </w:tcPr>
          <w:p w:rsidR="00530267" w:rsidRPr="00F07BA0" w:rsidRDefault="00530267" w:rsidP="00C74B4A">
            <w:pPr>
              <w:pStyle w:val="TableText"/>
              <w:ind w:left="0"/>
              <w:rPr>
                <w:rStyle w:val="Bold"/>
                <w:rFonts w:ascii="Arial" w:hAnsi="Arial" w:cs="Arial"/>
                <w:b/>
                <w:color w:val="auto"/>
                <w:szCs w:val="18"/>
              </w:rPr>
            </w:pPr>
            <w:r w:rsidRPr="00F07BA0">
              <w:rPr>
                <w:rStyle w:val="Bold"/>
                <w:rFonts w:ascii="Arial" w:hAnsi="Arial" w:cs="Arial"/>
                <w:color w:val="auto"/>
                <w:szCs w:val="18"/>
              </w:rPr>
              <w:t>R</w:t>
            </w:r>
            <w:r w:rsidR="003458C2">
              <w:rPr>
                <w:rStyle w:val="Bold"/>
                <w:rFonts w:ascii="Arial" w:hAnsi="Arial" w:cs="Arial"/>
                <w:color w:val="auto"/>
                <w:szCs w:val="18"/>
              </w:rPr>
              <w:t>ubella (Vaccine strain viruses)</w:t>
            </w:r>
          </w:p>
        </w:tc>
        <w:tc>
          <w:tcPr>
            <w:tcW w:w="4483" w:type="dxa"/>
          </w:tcPr>
          <w:p w:rsidR="00530267" w:rsidRPr="00EF1CAC" w:rsidRDefault="00497420" w:rsidP="00530267">
            <w:pPr>
              <w:pStyle w:val="TableText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EF1CAC">
              <w:rPr>
                <w:rFonts w:ascii="Arial" w:hAnsi="Arial" w:cs="Arial"/>
                <w:bCs w:val="0"/>
              </w:rPr>
              <w:t>Breastfeeding not contraindicated</w:t>
            </w:r>
          </w:p>
        </w:tc>
        <w:tc>
          <w:tcPr>
            <w:tcW w:w="1187" w:type="dxa"/>
          </w:tcPr>
          <w:p w:rsidR="00530267" w:rsidRPr="00551344" w:rsidRDefault="00892946" w:rsidP="007A5867">
            <w:pPr>
              <w:pStyle w:val="TableText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</w:pP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begin"/>
            </w:r>
            <w:r w:rsidR="007A5867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instrText xml:space="preserve"> ADDIN EN.CITE &lt;EndNote&gt;&lt;Cite&gt;&lt;Author&gt;Prevention&lt;/Author&gt;&lt;Year&gt;2018&lt;/Year&gt;&lt;RecNum&gt;1266&lt;/RecNum&gt;&lt;DisplayText&gt;&lt;style face="superscript"&gt;(12)&lt;/style&gt;&lt;/DisplayText&gt;&lt;record&gt;&lt;rec-number&gt;1266&lt;/rec-number&gt;&lt;foreign-keys&gt;&lt;key app="EN" db-id="tp0svttva92asuezpaevsspb952ze9z59tpx" timestamp="1575265195"&gt;1266&lt;/key&gt;&lt;/foreign-keys&gt;&lt;ref-type name="Web Page"&gt;12&lt;/ref-type&gt;&lt;contributors&gt;&lt;authors&gt;&lt;author&gt;Centers for Disease Control and Prevention&lt;/author&gt;&lt;/authors&gt;&lt;/contributors&gt;&lt;titles&gt;&lt;title&gt;Vaccination Safety for Breastfeeding Mothers&lt;/title&gt;&lt;/titles&gt;&lt;dates&gt;&lt;year&gt;2018&lt;/year&gt;&lt;/dates&gt;&lt;urls&gt;&lt;related-urls&gt;&lt;url&gt;&lt;style face="underline" font="default" size="100%"&gt;https://www.cdc.gov/breastfeeding/breastfeeding-special-circumstances/vaccinations-medications-drugs/vaccinations.html&lt;/style&gt;&lt;/url&gt;&lt;/related-urls&gt;&lt;/urls&gt;&lt;custom2&gt;2.12.19&lt;/custom2&gt;&lt;/record&gt;&lt;/Cite&gt;&lt;/EndNote&gt;</w:instrText>
            </w: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separate"/>
            </w:r>
            <w:r w:rsidR="007A5867" w:rsidRPr="007A5867">
              <w:rPr>
                <w:rStyle w:val="Bold"/>
                <w:rFonts w:ascii="Arial" w:hAnsi="Arial" w:cs="Arial"/>
                <w:b w:val="0"/>
                <w:noProof/>
                <w:color w:val="auto"/>
                <w:szCs w:val="18"/>
                <w:vertAlign w:val="superscript"/>
              </w:rPr>
              <w:t>(12)</w:t>
            </w:r>
            <w:r w:rsidRPr="00551344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end"/>
            </w:r>
          </w:p>
        </w:tc>
      </w:tr>
      <w:tr w:rsidR="00530267" w:rsidRPr="00F07BA0" w:rsidTr="003458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50" w:type="dxa"/>
          </w:tcPr>
          <w:p w:rsidR="00530267" w:rsidRPr="00F07BA0" w:rsidRDefault="00530267" w:rsidP="00C74B4A">
            <w:pPr>
              <w:pStyle w:val="TableText"/>
              <w:ind w:left="0"/>
              <w:rPr>
                <w:rStyle w:val="Bold"/>
                <w:rFonts w:ascii="Arial" w:hAnsi="Arial" w:cs="Arial"/>
                <w:b/>
                <w:color w:val="auto"/>
                <w:szCs w:val="18"/>
              </w:rPr>
            </w:pPr>
            <w:r w:rsidRPr="00F07BA0">
              <w:rPr>
                <w:rStyle w:val="Bold"/>
                <w:rFonts w:ascii="Arial" w:hAnsi="Arial" w:cs="Arial"/>
                <w:color w:val="auto"/>
                <w:szCs w:val="18"/>
              </w:rPr>
              <w:t>Parvovirus (Vaccine strain viruses)</w:t>
            </w:r>
          </w:p>
        </w:tc>
        <w:tc>
          <w:tcPr>
            <w:tcW w:w="4483" w:type="dxa"/>
          </w:tcPr>
          <w:p w:rsidR="00530267" w:rsidRPr="00EF1CAC" w:rsidRDefault="00892946" w:rsidP="00530267">
            <w:pPr>
              <w:pStyle w:val="TableText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EF1CAC">
              <w:rPr>
                <w:rFonts w:ascii="Arial" w:hAnsi="Arial" w:cs="Arial"/>
                <w:bCs w:val="0"/>
              </w:rPr>
              <w:t>Breastfeeding not contraindicated</w:t>
            </w:r>
          </w:p>
        </w:tc>
        <w:tc>
          <w:tcPr>
            <w:tcW w:w="1187" w:type="dxa"/>
          </w:tcPr>
          <w:p w:rsidR="00530267" w:rsidRPr="00551344" w:rsidRDefault="00530267" w:rsidP="007A5867">
            <w:pPr>
              <w:pStyle w:val="TableText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551344">
              <w:rPr>
                <w:rFonts w:ascii="Arial" w:hAnsi="Arial" w:cs="Arial"/>
              </w:rPr>
              <w:fldChar w:fldCharType="begin"/>
            </w:r>
            <w:r w:rsidR="007A5867">
              <w:rPr>
                <w:rFonts w:ascii="Arial" w:hAnsi="Arial" w:cs="Arial"/>
              </w:rPr>
              <w:instrText xml:space="preserve"> ADDIN EN.CITE &lt;EndNote&gt;&lt;Cite&gt;&lt;Author&gt;Smith-Norowitz&lt;/Author&gt;&lt;Year&gt;2008&lt;/Year&gt;&lt;RecNum&gt;601&lt;/RecNum&gt;&lt;DisplayText&gt;&lt;style face="superscript"&gt;(13)&lt;/style&gt;&lt;/DisplayText&gt;&lt;record&gt;&lt;rec-number&gt;601&lt;/rec-number&gt;&lt;foreign-keys&gt;&lt;key app="EN" db-id="tp0svttva92asuezpaevsspb952ze9z59tpx" timestamp="1556782687"&gt;601&lt;/key&gt;&lt;/foreign-keys&gt;&lt;ref-type name="Journal Article"&gt;17&lt;/ref-type&gt;&lt;contributors&gt;&lt;authors&gt;&lt;author&gt;Smith-Norowitz, T. A.&lt;/author&gt;&lt;author&gt;Drew, H.&lt;/author&gt;&lt;author&gt;Norowitz, H. M.&lt;/author&gt;&lt;author&gt;Nowakowski, M.&lt;/author&gt;&lt;author&gt;Bluth, E. F.&lt;/author&gt;&lt;author&gt;Durkin, H. G.&lt;/author&gt;&lt;author&gt;Bluth, M. H.&lt;/author&gt;&lt;/authors&gt;&lt;/contributors&gt;&lt;titles&gt;&lt;title&gt;Detection of IgE anti-parvovirus antibodies in human breast milk&lt;/title&gt;&lt;secondary-title&gt;Annals of Clinical and Laboratory Science&lt;/secondary-title&gt;&lt;/titles&gt;&lt;periodical&gt;&lt;full-title&gt;Annals of Clinical and Laboratory Science&lt;/full-title&gt;&lt;/periodical&gt;&lt;pages&gt;168-173&lt;/pages&gt;&lt;volume&gt;38&lt;/volume&gt;&lt;number&gt;2&lt;/number&gt;&lt;dates&gt;&lt;year&gt;2008&lt;/year&gt;&lt;/dates&gt;&lt;work-type&gt;Article&lt;/work-type&gt;&lt;urls&gt;&lt;related-urls&gt;&lt;url&gt;https://www.scopus.com/inward/record.uri?eid=2-s2.0-43449112685&amp;amp;partnerID=40&amp;amp;md5=fd1168da1d513fc7f37ae862fed7d188&lt;/url&gt;&lt;/related-urls&gt;&lt;/urls&gt;&lt;remote-database-name&gt;Scopus&lt;/remote-database-name&gt;&lt;/record&gt;&lt;/Cite&gt;&lt;/EndNote&gt;</w:instrText>
            </w:r>
            <w:r w:rsidRPr="00551344">
              <w:rPr>
                <w:rFonts w:ascii="Arial" w:hAnsi="Arial" w:cs="Arial"/>
              </w:rPr>
              <w:fldChar w:fldCharType="separate"/>
            </w:r>
            <w:r w:rsidR="007A5867" w:rsidRPr="007A5867">
              <w:rPr>
                <w:rFonts w:ascii="Arial" w:hAnsi="Arial" w:cs="Arial"/>
                <w:noProof/>
                <w:vertAlign w:val="superscript"/>
              </w:rPr>
              <w:t>(13)</w:t>
            </w:r>
            <w:r w:rsidRPr="00551344">
              <w:rPr>
                <w:rFonts w:ascii="Arial" w:hAnsi="Arial" w:cs="Arial"/>
              </w:rPr>
              <w:fldChar w:fldCharType="end"/>
            </w:r>
          </w:p>
        </w:tc>
      </w:tr>
      <w:tr w:rsidR="00530267" w:rsidRPr="00F07BA0" w:rsidTr="003458C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50" w:type="dxa"/>
          </w:tcPr>
          <w:p w:rsidR="00530267" w:rsidRPr="00F07BA0" w:rsidRDefault="00530267" w:rsidP="00C74B4A">
            <w:pPr>
              <w:pStyle w:val="TableText"/>
              <w:ind w:left="0"/>
              <w:rPr>
                <w:rStyle w:val="Bold"/>
                <w:rFonts w:ascii="Arial" w:hAnsi="Arial" w:cs="Arial"/>
                <w:b/>
                <w:color w:val="auto"/>
                <w:szCs w:val="18"/>
              </w:rPr>
            </w:pPr>
            <w:r w:rsidRPr="00F07BA0">
              <w:rPr>
                <w:rStyle w:val="Bold"/>
                <w:rFonts w:ascii="Arial" w:hAnsi="Arial" w:cs="Arial"/>
                <w:color w:val="auto"/>
                <w:szCs w:val="18"/>
              </w:rPr>
              <w:t>Zika Virus</w:t>
            </w:r>
          </w:p>
        </w:tc>
        <w:tc>
          <w:tcPr>
            <w:tcW w:w="4483" w:type="dxa"/>
          </w:tcPr>
          <w:p w:rsidR="00530267" w:rsidRPr="00EF1CAC" w:rsidRDefault="00892946" w:rsidP="00530267">
            <w:pPr>
              <w:pStyle w:val="TableText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EF1CAC">
              <w:rPr>
                <w:rFonts w:ascii="Arial" w:hAnsi="Arial" w:cs="Arial"/>
                <w:bCs w:val="0"/>
              </w:rPr>
              <w:t>Breastfeeding not contraindicated</w:t>
            </w:r>
          </w:p>
        </w:tc>
        <w:tc>
          <w:tcPr>
            <w:tcW w:w="1187" w:type="dxa"/>
          </w:tcPr>
          <w:p w:rsidR="00530267" w:rsidRPr="00091931" w:rsidRDefault="00091931" w:rsidP="007A5867">
            <w:pPr>
              <w:pStyle w:val="TableText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</w:pPr>
            <w:r w:rsidRPr="00091931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begin"/>
            </w:r>
            <w:r w:rsidR="007A5867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instrText xml:space="preserve"> ADDIN EN.CITE &lt;EndNote&gt;&lt;Cite&gt;&lt;Author&gt;Davanzo&lt;/Author&gt;&lt;Year&gt;2018&lt;/Year&gt;&lt;RecNum&gt;1267&lt;/RecNum&gt;&lt;DisplayText&gt;&lt;style face="superscript"&gt;(14)&lt;/style&gt;&lt;/DisplayText&gt;&lt;record&gt;&lt;rec-number&gt;1267&lt;/rec-number&gt;&lt;foreign-keys&gt;&lt;key app="EN" db-id="tp0svttva92asuezpaevsspb952ze9z59tpx" timestamp="1575267410"&gt;1267&lt;/key&gt;&lt;/foreign-keys&gt;&lt;ref-type name="Journal Article"&gt;17&lt;/ref-type&gt;&lt;contributors&gt;&lt;authors&gt;&lt;author&gt;Davanzo, Riccardo&lt;/author&gt;&lt;/authors&gt;&lt;/contributors&gt;&lt;titles&gt;&lt;title&gt;Controversies in Breastfeeding&lt;/title&gt;&lt;secondary-title&gt;Frontiers in pediatrics&lt;/secondary-title&gt;&lt;/titles&gt;&lt;periodical&gt;&lt;full-title&gt;Frontiers in Pediatrics&lt;/full-title&gt;&lt;abbr-1&gt;Front. Pediatr.&lt;/abbr-1&gt;&lt;/periodical&gt;&lt;volume&gt;6&lt;/volume&gt;&lt;dates&gt;&lt;year&gt;2018&lt;/year&gt;&lt;/dates&gt;&lt;urls&gt;&lt;/urls&gt;&lt;/record&gt;&lt;/Cite&gt;&lt;/EndNote&gt;</w:instrText>
            </w:r>
            <w:r w:rsidRPr="00091931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separate"/>
            </w:r>
            <w:r w:rsidR="007A5867" w:rsidRPr="007A5867">
              <w:rPr>
                <w:rStyle w:val="Bold"/>
                <w:rFonts w:ascii="Arial" w:hAnsi="Arial" w:cs="Arial"/>
                <w:b w:val="0"/>
                <w:noProof/>
                <w:color w:val="auto"/>
                <w:szCs w:val="18"/>
                <w:vertAlign w:val="superscript"/>
              </w:rPr>
              <w:t>(14)</w:t>
            </w:r>
            <w:r w:rsidRPr="00091931">
              <w:rPr>
                <w:rStyle w:val="Bold"/>
                <w:rFonts w:ascii="Arial" w:hAnsi="Arial" w:cs="Arial"/>
                <w:b w:val="0"/>
                <w:color w:val="auto"/>
                <w:szCs w:val="18"/>
              </w:rPr>
              <w:fldChar w:fldCharType="end"/>
            </w:r>
          </w:p>
        </w:tc>
      </w:tr>
    </w:tbl>
    <w:p w:rsidR="004747CB" w:rsidRPr="00F07BA0" w:rsidRDefault="004747CB" w:rsidP="009443CF">
      <w:pPr>
        <w:pStyle w:val="TableText"/>
        <w:ind w:left="0"/>
        <w:rPr>
          <w:rStyle w:val="Bold"/>
          <w:rFonts w:ascii="Arial" w:hAnsi="Arial" w:cs="Arial"/>
          <w:color w:val="auto"/>
          <w:szCs w:val="18"/>
        </w:rPr>
      </w:pPr>
    </w:p>
    <w:p w:rsidR="000C00BA" w:rsidRPr="00F07BA0" w:rsidRDefault="000C00BA" w:rsidP="00C74B4A">
      <w:pPr>
        <w:pStyle w:val="TableText"/>
        <w:rPr>
          <w:rStyle w:val="Bold"/>
          <w:rFonts w:ascii="Arial" w:hAnsi="Arial" w:cs="Arial"/>
          <w:color w:val="auto"/>
          <w:szCs w:val="18"/>
        </w:rPr>
      </w:pPr>
    </w:p>
    <w:p w:rsidR="004747CB" w:rsidRDefault="004747CB" w:rsidP="004747CB">
      <w:pPr>
        <w:jc w:val="both"/>
        <w:rPr>
          <w:rFonts w:ascii="Arial" w:hAnsi="Arial" w:cs="Arial"/>
          <w:noProof/>
          <w:sz w:val="18"/>
          <w:szCs w:val="18"/>
          <w:lang w:eastAsia="en-AU"/>
        </w:rPr>
      </w:pPr>
      <w:r w:rsidRPr="00F07BA0">
        <w:rPr>
          <w:rFonts w:ascii="Arial" w:hAnsi="Arial" w:cs="Arial"/>
          <w:b/>
          <w:noProof/>
          <w:sz w:val="18"/>
          <w:szCs w:val="18"/>
          <w:lang w:eastAsia="en-AU"/>
        </w:rPr>
        <w:lastRenderedPageBreak/>
        <w:t>Supplementary Table 2:</w:t>
      </w:r>
      <w:r w:rsidRPr="00F07BA0">
        <w:rPr>
          <w:rFonts w:ascii="Arial" w:hAnsi="Arial" w:cs="Arial"/>
          <w:noProof/>
          <w:sz w:val="18"/>
          <w:szCs w:val="18"/>
          <w:lang w:eastAsia="en-AU"/>
        </w:rPr>
        <w:t xml:space="preserve"> Microbial disease assocaited with the process of donated or expressed breast milk.</w:t>
      </w:r>
    </w:p>
    <w:p w:rsidR="00F07BA0" w:rsidRPr="00F07BA0" w:rsidRDefault="00F07BA0" w:rsidP="004747CB">
      <w:pPr>
        <w:jc w:val="both"/>
        <w:rPr>
          <w:rFonts w:ascii="Arial" w:hAnsi="Arial" w:cs="Arial"/>
          <w:noProof/>
          <w:sz w:val="18"/>
          <w:szCs w:val="18"/>
          <w:lang w:eastAsia="en-AU"/>
        </w:rPr>
      </w:pPr>
    </w:p>
    <w:tbl>
      <w:tblPr>
        <w:tblStyle w:val="ListTable1Light"/>
        <w:tblW w:w="0" w:type="auto"/>
        <w:tblLook w:val="04A0" w:firstRow="1" w:lastRow="0" w:firstColumn="1" w:lastColumn="0" w:noHBand="0" w:noVBand="1"/>
      </w:tblPr>
      <w:tblGrid>
        <w:gridCol w:w="1597"/>
        <w:gridCol w:w="1750"/>
        <w:gridCol w:w="1747"/>
        <w:gridCol w:w="1791"/>
        <w:gridCol w:w="967"/>
        <w:gridCol w:w="1508"/>
      </w:tblGrid>
      <w:tr w:rsidR="004747CB" w:rsidRPr="00F07BA0" w:rsidTr="00852EC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7" w:type="dxa"/>
            <w:tcBorders>
              <w:top w:val="single" w:sz="4" w:space="0" w:color="auto"/>
            </w:tcBorders>
          </w:tcPr>
          <w:p w:rsidR="004747CB" w:rsidRPr="00F07BA0" w:rsidRDefault="004747CB" w:rsidP="004747CB">
            <w:pPr>
              <w:spacing w:after="160" w:line="259" w:lineRule="auto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Bacteria</w:t>
            </w:r>
          </w:p>
        </w:tc>
        <w:tc>
          <w:tcPr>
            <w:tcW w:w="1750" w:type="dxa"/>
            <w:tcBorders>
              <w:top w:val="single" w:sz="4" w:space="0" w:color="auto"/>
            </w:tcBorders>
          </w:tcPr>
          <w:p w:rsidR="004747CB" w:rsidRPr="00F07BA0" w:rsidRDefault="004747CB" w:rsidP="004747CB">
            <w:pPr>
              <w:spacing w:after="160" w:line="259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Attributed source of contamination</w:t>
            </w:r>
          </w:p>
        </w:tc>
        <w:tc>
          <w:tcPr>
            <w:tcW w:w="1747" w:type="dxa"/>
            <w:tcBorders>
              <w:top w:val="single" w:sz="4" w:space="0" w:color="auto"/>
            </w:tcBorders>
          </w:tcPr>
          <w:p w:rsidR="004747CB" w:rsidRPr="00F07BA0" w:rsidRDefault="00CB4019" w:rsidP="004747CB">
            <w:pPr>
              <w:spacing w:after="160" w:line="259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Infant feeding (</w:t>
            </w:r>
            <w:r w:rsidR="004747CB"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PDHM or EBM</w:t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)</w:t>
            </w:r>
          </w:p>
        </w:tc>
        <w:tc>
          <w:tcPr>
            <w:tcW w:w="1791" w:type="dxa"/>
            <w:tcBorders>
              <w:top w:val="single" w:sz="4" w:space="0" w:color="auto"/>
            </w:tcBorders>
          </w:tcPr>
          <w:p w:rsidR="004747CB" w:rsidRPr="00F07BA0" w:rsidRDefault="004747CB" w:rsidP="004747CB">
            <w:pPr>
              <w:spacing w:after="160" w:line="259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Associated with infant illness</w:t>
            </w:r>
          </w:p>
        </w:tc>
        <w:tc>
          <w:tcPr>
            <w:tcW w:w="967" w:type="dxa"/>
            <w:tcBorders>
              <w:top w:val="single" w:sz="4" w:space="0" w:color="auto"/>
            </w:tcBorders>
          </w:tcPr>
          <w:p w:rsidR="004747CB" w:rsidRPr="00F07BA0" w:rsidRDefault="004747CB" w:rsidP="004747CB">
            <w:pPr>
              <w:spacing w:after="160" w:line="259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Mortality</w:t>
            </w:r>
          </w:p>
        </w:tc>
        <w:tc>
          <w:tcPr>
            <w:tcW w:w="1508" w:type="dxa"/>
            <w:tcBorders>
              <w:top w:val="single" w:sz="4" w:space="0" w:color="auto"/>
            </w:tcBorders>
          </w:tcPr>
          <w:p w:rsidR="004747CB" w:rsidRPr="00F07BA0" w:rsidRDefault="004747CB" w:rsidP="004747CB">
            <w:pPr>
              <w:spacing w:after="160" w:line="259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Reference</w:t>
            </w:r>
          </w:p>
        </w:tc>
      </w:tr>
      <w:tr w:rsidR="004747CB" w:rsidRPr="00F07BA0" w:rsidTr="00852E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7" w:type="dxa"/>
          </w:tcPr>
          <w:p w:rsidR="004747CB" w:rsidRPr="00F07BA0" w:rsidRDefault="004747CB" w:rsidP="004747CB">
            <w:pPr>
              <w:spacing w:after="160" w:line="259" w:lineRule="auto"/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  <w:t>Acinetobacter baumanaii</w:t>
            </w:r>
          </w:p>
        </w:tc>
        <w:tc>
          <w:tcPr>
            <w:tcW w:w="1750" w:type="dxa"/>
          </w:tcPr>
          <w:p w:rsidR="004747CB" w:rsidRPr="00F07BA0" w:rsidRDefault="004747CB" w:rsidP="004747CB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Outer surface of breast pump in an NICU</w:t>
            </w:r>
          </w:p>
        </w:tc>
        <w:tc>
          <w:tcPr>
            <w:tcW w:w="1747" w:type="dxa"/>
          </w:tcPr>
          <w:p w:rsidR="004747CB" w:rsidRPr="00F07BA0" w:rsidRDefault="004747CB" w:rsidP="004747CB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EBM</w:t>
            </w:r>
          </w:p>
        </w:tc>
        <w:tc>
          <w:tcPr>
            <w:tcW w:w="1791" w:type="dxa"/>
          </w:tcPr>
          <w:p w:rsidR="004747CB" w:rsidRPr="00F07BA0" w:rsidRDefault="004747CB" w:rsidP="004747CB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 xml:space="preserve"> 2 symptomatic, 5 aymptomatic </w:t>
            </w:r>
          </w:p>
        </w:tc>
        <w:tc>
          <w:tcPr>
            <w:tcW w:w="967" w:type="dxa"/>
          </w:tcPr>
          <w:p w:rsidR="004747CB" w:rsidRPr="00F07BA0" w:rsidRDefault="00ED061B" w:rsidP="004747CB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1508" w:type="dxa"/>
          </w:tcPr>
          <w:p w:rsidR="004747CB" w:rsidRPr="00F07BA0" w:rsidRDefault="004747CB" w:rsidP="007A5867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begin"/>
            </w:r>
            <w:r w:rsidR="007A5867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instrText xml:space="preserve"> ADDIN EN.CITE &lt;EndNote&gt;&lt;Cite&gt;&lt;Author&gt;Engür&lt;/Author&gt;&lt;Year&gt;2014&lt;/Year&gt;&lt;RecNum&gt;316&lt;/RecNum&gt;&lt;DisplayText&gt;&lt;style face="superscript"&gt;(15)&lt;/style&gt;&lt;/DisplayText&gt;&lt;record&gt;&lt;rec-number&gt;316&lt;/rec-number&gt;&lt;foreign-keys&gt;&lt;key app="EN" db-id="tp0svttva92asuezpaevsspb952ze9z59tpx" timestamp="1510630662"&gt;316&lt;/key&gt;&lt;/foreign-keys&gt;&lt;ref-type name="Journal Article"&gt;17&lt;/ref-type&gt;&lt;contributors&gt;&lt;authors&gt;&lt;author&gt;Engür, Defne&lt;/author&gt;&lt;author&gt;Çetinkaya Çakmak, Bilin&lt;/author&gt;&lt;author&gt;Kaynak Türkmen, Münevver&lt;/author&gt;&lt;author&gt;Telli, Murat&lt;/author&gt;&lt;author&gt;Eyigör, Mete&lt;/author&gt;&lt;author&gt;Güzünler, Melike&lt;/author&gt;&lt;/authors&gt;&lt;/contributors&gt;&lt;titles&gt;&lt;title&gt;A milk pump as a source for spreading Acinetobacter baumannii in a neonatal intensive care unit&lt;/title&gt;&lt;secondary-title&gt;Breastfeeding Medicine&lt;/secondary-title&gt;&lt;/titles&gt;&lt;periodical&gt;&lt;full-title&gt;Breastfeeding Medicine&lt;/full-title&gt;&lt;/periodical&gt;&lt;pages&gt;551-554&lt;/pages&gt;&lt;volume&gt;9&lt;/volume&gt;&lt;number&gt;10&lt;/number&gt;&lt;dates&gt;&lt;year&gt;2014&lt;/year&gt;&lt;/dates&gt;&lt;isbn&gt;1556-8253&lt;/isbn&gt;&lt;urls&gt;&lt;/urls&gt;&lt;/record&gt;&lt;/Cite&gt;&lt;/EndNote&gt;</w:instrText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separate"/>
            </w:r>
            <w:r w:rsidR="007A5867" w:rsidRPr="007A5867">
              <w:rPr>
                <w:rFonts w:ascii="Arial" w:hAnsi="Arial" w:cs="Arial"/>
                <w:noProof/>
                <w:sz w:val="18"/>
                <w:szCs w:val="18"/>
                <w:vertAlign w:val="superscript"/>
                <w:lang w:eastAsia="en-AU"/>
              </w:rPr>
              <w:t>(15)</w:t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end"/>
            </w:r>
          </w:p>
        </w:tc>
      </w:tr>
      <w:tr w:rsidR="004747CB" w:rsidRPr="00F07BA0" w:rsidTr="00852E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7" w:type="dxa"/>
          </w:tcPr>
          <w:p w:rsidR="004747CB" w:rsidRPr="00F07BA0" w:rsidRDefault="004747CB" w:rsidP="004747CB">
            <w:pPr>
              <w:spacing w:after="160" w:line="259" w:lineRule="auto"/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  <w:t>Bacillus cereus</w:t>
            </w:r>
          </w:p>
        </w:tc>
        <w:tc>
          <w:tcPr>
            <w:tcW w:w="1750" w:type="dxa"/>
          </w:tcPr>
          <w:p w:rsidR="004747CB" w:rsidRPr="00F07BA0" w:rsidRDefault="00CB4019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Possibly pooled PDHM (source not isolated)</w:t>
            </w:r>
          </w:p>
        </w:tc>
        <w:tc>
          <w:tcPr>
            <w:tcW w:w="1747" w:type="dxa"/>
          </w:tcPr>
          <w:p w:rsidR="004747CB" w:rsidRPr="00F07BA0" w:rsidRDefault="004747CB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PDHM</w:t>
            </w:r>
          </w:p>
        </w:tc>
        <w:tc>
          <w:tcPr>
            <w:tcW w:w="1791" w:type="dxa"/>
          </w:tcPr>
          <w:p w:rsidR="004747CB" w:rsidRPr="00F07BA0" w:rsidRDefault="004747CB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1 symptomatic infant</w:t>
            </w:r>
          </w:p>
        </w:tc>
        <w:tc>
          <w:tcPr>
            <w:tcW w:w="967" w:type="dxa"/>
          </w:tcPr>
          <w:p w:rsidR="004747CB" w:rsidRPr="00F07BA0" w:rsidRDefault="00ED061B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1508" w:type="dxa"/>
          </w:tcPr>
          <w:p w:rsidR="004747CB" w:rsidRPr="00F07BA0" w:rsidRDefault="008144C6" w:rsidP="007A5867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begin"/>
            </w:r>
            <w:r w:rsidR="007A5867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instrText xml:space="preserve"> ADDIN EN.CITE &lt;EndNote&gt;&lt;Cite&gt;&lt;Author&gt;Decousser&lt;/Author&gt;&lt;Year&gt;2013&lt;/Year&gt;&lt;RecNum&gt;593&lt;/RecNum&gt;&lt;DisplayText&gt;&lt;style face="superscript"&gt;(16)&lt;/style&gt;&lt;/DisplayText&gt;&lt;record&gt;&lt;rec-number&gt;593&lt;/rec-number&gt;&lt;foreign-keys&gt;&lt;key app="EN" db-id="tp0svttva92asuezpaevsspb952ze9z59tpx" timestamp="1556603945"&gt;593&lt;/key&gt;&lt;/foreign-keys&gt;&lt;ref-type name="Journal Article"&gt;17&lt;/ref-type&gt;&lt;contributors&gt;&lt;authors&gt;&lt;author&gt;Decousser, Jean-Winoc&lt;/author&gt;&lt;author&gt;Ramarao, Nalini&lt;/author&gt;&lt;author&gt;Duport, Claudine&lt;/author&gt;&lt;author&gt;Dorval, Marie&lt;/author&gt;&lt;author&gt;Bourgeois-Nicolaos, Nadège&lt;/author&gt;&lt;author&gt;Guinebretière, Marie-Hélène&lt;/author&gt;&lt;author&gt;Razafimahefa, Hasini&lt;/author&gt;&lt;author&gt;Doucet-Populaire, Florence&lt;/author&gt;&lt;/authors&gt;&lt;/contributors&gt;&lt;titles&gt;&lt;title&gt;Bacillus cereus and severe intestinal infections in preterm neonates: putative role of pooled breast milk&lt;/title&gt;&lt;secondary-title&gt;American Journal of Infection Control&lt;/secondary-title&gt;&lt;/titles&gt;&lt;periodical&gt;&lt;full-title&gt;American Journal of Infection Control&lt;/full-title&gt;&lt;/periodical&gt;&lt;pages&gt;918-921&lt;/pages&gt;&lt;volume&gt;41&lt;/volume&gt;&lt;number&gt;10&lt;/number&gt;&lt;edition&gt;2013 Jun 14&lt;/edition&gt;&lt;dates&gt;&lt;year&gt;2013&lt;/year&gt;&lt;/dates&gt;&lt;isbn&gt;0196-6553&lt;/isbn&gt;&lt;urls&gt;&lt;/urls&gt;&lt;electronic-resource-num&gt;10.1016/j.ajic.2013.01.043&lt;/electronic-resource-num&gt;&lt;/record&gt;&lt;/Cite&gt;&lt;/EndNote&gt;</w:instrText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separate"/>
            </w:r>
            <w:r w:rsidR="007A5867" w:rsidRPr="007A5867">
              <w:rPr>
                <w:rFonts w:ascii="Arial" w:hAnsi="Arial" w:cs="Arial"/>
                <w:noProof/>
                <w:sz w:val="18"/>
                <w:szCs w:val="18"/>
                <w:vertAlign w:val="superscript"/>
                <w:lang w:eastAsia="en-AU"/>
              </w:rPr>
              <w:t>(16)</w:t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end"/>
            </w:r>
          </w:p>
        </w:tc>
      </w:tr>
      <w:tr w:rsidR="00FC0227" w:rsidRPr="00F07BA0" w:rsidTr="00852E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7" w:type="dxa"/>
          </w:tcPr>
          <w:p w:rsidR="00FC0227" w:rsidRPr="00F07BA0" w:rsidRDefault="00FC0227" w:rsidP="004747CB">
            <w:pPr>
              <w:spacing w:after="160" w:line="259" w:lineRule="auto"/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 xml:space="preserve">Β-lactamase-producing </w:t>
            </w:r>
            <w:r w:rsidRPr="00F07BA0"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  <w:t>Escherichia coli</w:t>
            </w:r>
          </w:p>
        </w:tc>
        <w:tc>
          <w:tcPr>
            <w:tcW w:w="1750" w:type="dxa"/>
          </w:tcPr>
          <w:p w:rsidR="00FC0227" w:rsidRPr="00F07BA0" w:rsidRDefault="00FC0227" w:rsidP="004747CB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EBM</w:t>
            </w:r>
          </w:p>
        </w:tc>
        <w:tc>
          <w:tcPr>
            <w:tcW w:w="1747" w:type="dxa"/>
          </w:tcPr>
          <w:p w:rsidR="00FC0227" w:rsidRPr="00F07BA0" w:rsidRDefault="00FC0227" w:rsidP="00CD724C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EBM</w:t>
            </w:r>
          </w:p>
        </w:tc>
        <w:tc>
          <w:tcPr>
            <w:tcW w:w="1791" w:type="dxa"/>
          </w:tcPr>
          <w:p w:rsidR="00FC0227" w:rsidRPr="00F07BA0" w:rsidRDefault="00FC0227" w:rsidP="00CD724C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6 colonised infants in NICU</w:t>
            </w:r>
          </w:p>
        </w:tc>
        <w:tc>
          <w:tcPr>
            <w:tcW w:w="967" w:type="dxa"/>
          </w:tcPr>
          <w:p w:rsidR="00FC0227" w:rsidRPr="00F07BA0" w:rsidRDefault="00ED061B" w:rsidP="004747CB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1508" w:type="dxa"/>
          </w:tcPr>
          <w:p w:rsidR="00FC0227" w:rsidRPr="00F07BA0" w:rsidRDefault="00FC0227" w:rsidP="007A5867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begin"/>
            </w:r>
            <w:r w:rsidR="007A5867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instrText xml:space="preserve"> ADDIN EN.CITE &lt;EndNote&gt;&lt;Cite&gt;&lt;Author&gt;Nakamura&lt;/Author&gt;&lt;Year&gt;2016&lt;/Year&gt;&lt;RecNum&gt;611&lt;/RecNum&gt;&lt;DisplayText&gt;&lt;style face="superscript"&gt;(17)&lt;/style&gt;&lt;/DisplayText&gt;&lt;record&gt;&lt;rec-number&gt;611&lt;/rec-number&gt;&lt;foreign-keys&gt;&lt;key app="EN" db-id="tp0svttva92asuezpaevsspb952ze9z59tpx" timestamp="1557468628"&gt;611&lt;/key&gt;&lt;/foreign-keys&gt;&lt;ref-type name="Journal Article"&gt;17&lt;/ref-type&gt;&lt;contributors&gt;&lt;authors&gt;&lt;author&gt;Nakamura, K&lt;/author&gt;&lt;author&gt;Kaneko, M&lt;/author&gt;&lt;author&gt;Abe, Y&lt;/author&gt;&lt;author&gt;Yamamoto, N&lt;/author&gt;&lt;author&gt;Mori, H&lt;/author&gt;&lt;author&gt;Yoshida, A&lt;/author&gt;&lt;author&gt;Ohashi, K&lt;/author&gt;&lt;author&gt;Miura, S&lt;/author&gt;&lt;author&gt;Yang, TT&lt;/author&gt;&lt;author&gt;Momoi, N&lt;/author&gt;&lt;/authors&gt;&lt;/contributors&gt;&lt;titles&gt;&lt;title&gt;Outbreak of extended-spectrum β-lactamase-producing Escherichia coli transmitted through breast milk sharing in a neonatal intensive care unit&lt;/title&gt;&lt;secondary-title&gt;Journal of Hospital Infection&lt;/secondary-title&gt;&lt;/titles&gt;&lt;periodical&gt;&lt;full-title&gt;Journal of Hospital Infection&lt;/full-title&gt;&lt;abbr-1&gt;J. Hosp. Infect.&lt;/abbr-1&gt;&lt;/periodical&gt;&lt;pages&gt;42-46&lt;/pages&gt;&lt;volume&gt;92&lt;/volume&gt;&lt;number&gt;1&lt;/number&gt;&lt;edition&gt;2015 May 15&lt;/edition&gt;&lt;dates&gt;&lt;year&gt;2016&lt;/year&gt;&lt;/dates&gt;&lt;isbn&gt;0195-6701&lt;/isbn&gt;&lt;urls&gt;&lt;/urls&gt;&lt;electronic-resource-num&gt;10.1016/j.jhin.2015.05.002&lt;/electronic-resource-num&gt;&lt;/record&gt;&lt;/Cite&gt;&lt;/EndNote&gt;</w:instrText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separate"/>
            </w:r>
            <w:r w:rsidR="007A5867" w:rsidRPr="007A5867">
              <w:rPr>
                <w:rFonts w:ascii="Arial" w:hAnsi="Arial" w:cs="Arial"/>
                <w:noProof/>
                <w:sz w:val="18"/>
                <w:szCs w:val="18"/>
                <w:vertAlign w:val="superscript"/>
                <w:lang w:eastAsia="en-AU"/>
              </w:rPr>
              <w:t>(17)</w:t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end"/>
            </w:r>
          </w:p>
        </w:tc>
      </w:tr>
      <w:tr w:rsidR="00E76275" w:rsidRPr="00F07BA0" w:rsidTr="00852E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7" w:type="dxa"/>
          </w:tcPr>
          <w:p w:rsidR="00E76275" w:rsidRPr="00F07BA0" w:rsidRDefault="00E76275" w:rsidP="004747CB">
            <w:pPr>
              <w:spacing w:after="160" w:line="259" w:lineRule="auto"/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  <w:t>Cronobacter sakazakii</w:t>
            </w:r>
          </w:p>
        </w:tc>
        <w:tc>
          <w:tcPr>
            <w:tcW w:w="1750" w:type="dxa"/>
          </w:tcPr>
          <w:p w:rsidR="00E76275" w:rsidRPr="00F07BA0" w:rsidRDefault="000A3AB6" w:rsidP="00CD724C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 xml:space="preserve">Unknown, </w:t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contaminated brest milk pump, contaminated</w:t>
            </w:r>
            <w:r w:rsidR="004530D7"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 xml:space="preserve"> breast pump</w:t>
            </w:r>
          </w:p>
          <w:p w:rsidR="00E76275" w:rsidRPr="00F07BA0" w:rsidRDefault="00E76275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</w:p>
        </w:tc>
        <w:tc>
          <w:tcPr>
            <w:tcW w:w="1747" w:type="dxa"/>
          </w:tcPr>
          <w:p w:rsidR="00E76275" w:rsidRPr="00F07BA0" w:rsidRDefault="000A3AB6" w:rsidP="00CD724C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gavage fed EBM</w:t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 xml:space="preserve"> mixed with commercial liquid human milk fortifier</w:t>
            </w:r>
            <w:r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,</w:t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 xml:space="preserve"> EBM</w:t>
            </w:r>
            <w:r w:rsidR="00532014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 xml:space="preserve"> </w:t>
            </w:r>
          </w:p>
          <w:p w:rsidR="00E76275" w:rsidRPr="00F07BA0" w:rsidRDefault="00E76275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</w:p>
        </w:tc>
        <w:tc>
          <w:tcPr>
            <w:tcW w:w="1791" w:type="dxa"/>
          </w:tcPr>
          <w:p w:rsidR="00E76275" w:rsidRPr="00F07BA0" w:rsidRDefault="000A3AB6" w:rsidP="00CD724C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3</w:t>
            </w:r>
            <w:r w:rsidR="00E76275"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 xml:space="preserve"> symtomatic infant</w:t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 xml:space="preserve">s </w:t>
            </w:r>
          </w:p>
          <w:p w:rsidR="00E76275" w:rsidRPr="00F07BA0" w:rsidRDefault="00E76275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</w:p>
        </w:tc>
        <w:tc>
          <w:tcPr>
            <w:tcW w:w="967" w:type="dxa"/>
          </w:tcPr>
          <w:p w:rsidR="00E76275" w:rsidRPr="00F07BA0" w:rsidRDefault="00E76275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1508" w:type="dxa"/>
          </w:tcPr>
          <w:p w:rsidR="00E76275" w:rsidRPr="00F07BA0" w:rsidRDefault="00E76275" w:rsidP="00B71D93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begin">
                <w:fldData xml:space="preserve">PEVuZE5vdGU+PENpdGU+PEF1dGhvcj5SYXZpc2Fua2FyPC9BdXRob3I+PFllYXI+MjAxNDwvWWVh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</w:fldData>
              </w:fldChar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instrText xml:space="preserve"> ADDIN EN.CITE </w:instrText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begin">
                <w:fldData xml:space="preserve">PEVuZE5vdGU+PENpdGU+PEF1dGhvcj5SYXZpc2Fua2FyPC9BdXRob3I+PFllYXI+MjAxNDwvWWVh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</w:fldData>
              </w:fldChar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instrText xml:space="preserve"> ADDIN EN.CITE.DATA </w:instrText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end"/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separate"/>
            </w:r>
            <w:r w:rsidR="00B71D93" w:rsidRPr="00B71D93">
              <w:rPr>
                <w:rFonts w:ascii="Arial" w:hAnsi="Arial" w:cs="Arial"/>
                <w:noProof/>
                <w:sz w:val="18"/>
                <w:szCs w:val="18"/>
                <w:vertAlign w:val="superscript"/>
                <w:lang w:eastAsia="en-AU"/>
              </w:rPr>
              <w:t>(18-20)</w:t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end"/>
            </w:r>
          </w:p>
        </w:tc>
      </w:tr>
      <w:tr w:rsidR="00E76275" w:rsidRPr="00F07BA0" w:rsidTr="00852E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7" w:type="dxa"/>
          </w:tcPr>
          <w:p w:rsidR="00E76275" w:rsidRPr="00F07BA0" w:rsidRDefault="00E76275" w:rsidP="004747CB">
            <w:pPr>
              <w:spacing w:after="160" w:line="259" w:lineRule="auto"/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  <w:t>Escherichia coli</w:t>
            </w:r>
          </w:p>
        </w:tc>
        <w:tc>
          <w:tcPr>
            <w:tcW w:w="1750" w:type="dxa"/>
          </w:tcPr>
          <w:p w:rsidR="00E76275" w:rsidRPr="00F07BA0" w:rsidRDefault="00B71D93" w:rsidP="004747CB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Unhygienic handling of pooled EBM (autoclaved at 109°C for 3-5 min at 6-7 pounds of pressure), EBM</w:t>
            </w:r>
            <w:r w:rsidR="00E76275"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 xml:space="preserve"> </w:t>
            </w:r>
          </w:p>
        </w:tc>
        <w:tc>
          <w:tcPr>
            <w:tcW w:w="1747" w:type="dxa"/>
          </w:tcPr>
          <w:p w:rsidR="00E76275" w:rsidRPr="00F07BA0" w:rsidRDefault="00B71D93" w:rsidP="004747CB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Pooled EBM, enteral feeding with EBM</w:t>
            </w:r>
          </w:p>
        </w:tc>
        <w:tc>
          <w:tcPr>
            <w:tcW w:w="1791" w:type="dxa"/>
          </w:tcPr>
          <w:p w:rsidR="00E76275" w:rsidRPr="00F07BA0" w:rsidRDefault="00B71D93" w:rsidP="004747CB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5</w:t>
            </w:r>
            <w:r w:rsidR="00E76275"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 xml:space="preserve"> syptomatic infants, 10 colonised at an NICU</w:t>
            </w:r>
          </w:p>
        </w:tc>
        <w:tc>
          <w:tcPr>
            <w:tcW w:w="967" w:type="dxa"/>
          </w:tcPr>
          <w:p w:rsidR="00E76275" w:rsidRPr="00F07BA0" w:rsidRDefault="00E76275" w:rsidP="004747CB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1508" w:type="dxa"/>
          </w:tcPr>
          <w:p w:rsidR="00E76275" w:rsidRPr="00F07BA0" w:rsidRDefault="00E76275" w:rsidP="00B71D93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begin">
                <w:fldData xml:space="preserve">PEVuZE5vdGU+PENpdGU+PEF1dGhvcj5TdGl2ZXI8L0F1dGhvcj48WWVhcj4xOTc3PC9ZZWFyPjxS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</w:fldData>
              </w:fldChar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instrText xml:space="preserve"> ADDIN EN.CITE </w:instrText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begin">
                <w:fldData xml:space="preserve">PEVuZE5vdGU+PENpdGU+PEF1dGhvcj5TdGl2ZXI8L0F1dGhvcj48WWVhcj4xOTc3PC9ZZWFyPjxS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</w:fldData>
              </w:fldChar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instrText xml:space="preserve"> ADDIN EN.CITE.DATA </w:instrText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end"/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separate"/>
            </w:r>
            <w:r w:rsidR="00B71D93" w:rsidRPr="00B71D93">
              <w:rPr>
                <w:rFonts w:ascii="Arial" w:hAnsi="Arial" w:cs="Arial"/>
                <w:noProof/>
                <w:sz w:val="18"/>
                <w:szCs w:val="18"/>
                <w:vertAlign w:val="superscript"/>
                <w:lang w:eastAsia="en-AU"/>
              </w:rPr>
              <w:t>(21, 22)</w:t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end"/>
            </w:r>
          </w:p>
        </w:tc>
      </w:tr>
      <w:tr w:rsidR="00E76275" w:rsidRPr="00F07BA0" w:rsidTr="00852E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7" w:type="dxa"/>
          </w:tcPr>
          <w:p w:rsidR="00E76275" w:rsidRPr="00F07BA0" w:rsidRDefault="00E76275" w:rsidP="004747CB">
            <w:pPr>
              <w:spacing w:after="160" w:line="259" w:lineRule="auto"/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 xml:space="preserve">Group B </w:t>
            </w:r>
            <w:r w:rsidRPr="00F07BA0"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  <w:t>Streptococcus</w:t>
            </w:r>
          </w:p>
        </w:tc>
        <w:tc>
          <w:tcPr>
            <w:tcW w:w="1750" w:type="dxa"/>
          </w:tcPr>
          <w:p w:rsidR="00E76275" w:rsidRPr="00F07BA0" w:rsidRDefault="00B71D93" w:rsidP="00B71D93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 xml:space="preserve">EBM </w:t>
            </w:r>
          </w:p>
        </w:tc>
        <w:tc>
          <w:tcPr>
            <w:tcW w:w="1747" w:type="dxa"/>
          </w:tcPr>
          <w:p w:rsidR="00E76275" w:rsidRPr="00F07BA0" w:rsidRDefault="00E76275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EBM</w:t>
            </w:r>
          </w:p>
        </w:tc>
        <w:tc>
          <w:tcPr>
            <w:tcW w:w="1791" w:type="dxa"/>
          </w:tcPr>
          <w:p w:rsidR="00E76275" w:rsidRPr="00F07BA0" w:rsidRDefault="00B71D93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 xml:space="preserve">4 symptomatic infants </w:t>
            </w:r>
          </w:p>
        </w:tc>
        <w:tc>
          <w:tcPr>
            <w:tcW w:w="967" w:type="dxa"/>
          </w:tcPr>
          <w:p w:rsidR="00E76275" w:rsidRPr="00F07BA0" w:rsidRDefault="00E76275" w:rsidP="004747CB">
            <w:pPr>
              <w:keepNext/>
              <w:keepLines/>
              <w:spacing w:before="200" w:line="259" w:lineRule="auto"/>
              <w:outlineLvl w:val="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1508" w:type="dxa"/>
          </w:tcPr>
          <w:p w:rsidR="00E76275" w:rsidRPr="00F07BA0" w:rsidRDefault="00E76275" w:rsidP="00B71D93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begin">
                <w:fldData xml:space="preserve">PEVuZE5vdGU+PENpdGU+PEF1dGhvcj5PbHZlcjwvQXV0aG9yPjxZZWFyPjIwMDA8L1llYXI+PFJl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</w:fldData>
              </w:fldChar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instrText xml:space="preserve"> ADDIN EN.CITE </w:instrText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begin">
                <w:fldData xml:space="preserve">PEVuZE5vdGU+PENpdGU+PEF1dGhvcj5PbHZlcjwvQXV0aG9yPjxZZWFyPjIwMDA8L1llYXI+PFJl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</w:fldData>
              </w:fldChar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instrText xml:space="preserve"> ADDIN EN.CITE.DATA </w:instrText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end"/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separate"/>
            </w:r>
            <w:r w:rsidR="00B71D93" w:rsidRPr="00B71D93">
              <w:rPr>
                <w:rFonts w:ascii="Arial" w:hAnsi="Arial" w:cs="Arial"/>
                <w:noProof/>
                <w:sz w:val="18"/>
                <w:szCs w:val="18"/>
                <w:vertAlign w:val="superscript"/>
                <w:lang w:eastAsia="en-AU"/>
              </w:rPr>
              <w:t>(23, 24)</w:t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end"/>
            </w:r>
          </w:p>
        </w:tc>
      </w:tr>
      <w:tr w:rsidR="00E76275" w:rsidRPr="00F07BA0" w:rsidTr="00852E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7" w:type="dxa"/>
          </w:tcPr>
          <w:p w:rsidR="00E76275" w:rsidRPr="00F07BA0" w:rsidRDefault="00E76275" w:rsidP="004747CB">
            <w:pPr>
              <w:spacing w:after="160" w:line="259" w:lineRule="auto"/>
              <w:rPr>
                <w:rFonts w:ascii="Arial" w:hAnsi="Arial" w:cs="Arial"/>
                <w:b w:val="0"/>
                <w:i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  <w:t>Klebsiella pneumoniae</w:t>
            </w:r>
          </w:p>
        </w:tc>
        <w:tc>
          <w:tcPr>
            <w:tcW w:w="1750" w:type="dxa"/>
          </w:tcPr>
          <w:p w:rsidR="00E76275" w:rsidRPr="00F07BA0" w:rsidRDefault="00B71D93" w:rsidP="00B71D93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EBM, contaminated breast pump</w:t>
            </w:r>
          </w:p>
        </w:tc>
        <w:tc>
          <w:tcPr>
            <w:tcW w:w="1747" w:type="dxa"/>
          </w:tcPr>
          <w:p w:rsidR="00E76275" w:rsidRPr="00F07BA0" w:rsidRDefault="00E76275" w:rsidP="004747CB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EBM</w:t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, enteral EBM, PDHM</w:t>
            </w:r>
          </w:p>
        </w:tc>
        <w:tc>
          <w:tcPr>
            <w:tcW w:w="1791" w:type="dxa"/>
          </w:tcPr>
          <w:p w:rsidR="00E76275" w:rsidRPr="00F07BA0" w:rsidRDefault="00B71D93" w:rsidP="00035E96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8</w:t>
            </w:r>
            <w:r w:rsidR="00E76275"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 xml:space="preserve"> symtomatic infants</w:t>
            </w:r>
          </w:p>
          <w:p w:rsidR="00E76275" w:rsidRPr="00F07BA0" w:rsidRDefault="00E76275" w:rsidP="004747CB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</w:p>
        </w:tc>
        <w:tc>
          <w:tcPr>
            <w:tcW w:w="967" w:type="dxa"/>
          </w:tcPr>
          <w:p w:rsidR="00E76275" w:rsidRPr="00F07BA0" w:rsidRDefault="00E76275" w:rsidP="004747CB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1508" w:type="dxa"/>
          </w:tcPr>
          <w:p w:rsidR="00E76275" w:rsidRPr="00F07BA0" w:rsidRDefault="00E76275" w:rsidP="00B71D93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begin">
                <w:fldData xml:space="preserve">PEVuZE5vdGU+PENpdGU+PEF1dGhvcj5Hb2RhbWJlPC9BdXRob3I+PFllYXI+MjAwNTwvWWVhcj48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</w:fldData>
              </w:fldChar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instrText xml:space="preserve"> ADDIN EN.CITE </w:instrText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begin">
                <w:fldData xml:space="preserve">PEVuZE5vdGU+PENpdGU+PEF1dGhvcj5Hb2RhbWJlPC9BdXRob3I+PFllYXI+MjAwNTwvWWVhcj48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</w:fldData>
              </w:fldChar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instrText xml:space="preserve"> ADDIN EN.CITE.DATA </w:instrText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r>
            <w:r w:rsidR="00B71D9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end"/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separate"/>
            </w:r>
            <w:r w:rsidR="00B71D93" w:rsidRPr="00B71D93">
              <w:rPr>
                <w:rFonts w:ascii="Arial" w:hAnsi="Arial" w:cs="Arial"/>
                <w:noProof/>
                <w:sz w:val="18"/>
                <w:szCs w:val="18"/>
                <w:vertAlign w:val="superscript"/>
                <w:lang w:eastAsia="en-AU"/>
              </w:rPr>
              <w:t>(22, 24, 25)</w:t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end"/>
            </w:r>
          </w:p>
        </w:tc>
      </w:tr>
      <w:tr w:rsidR="00E76275" w:rsidRPr="00F07BA0" w:rsidTr="00852E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7" w:type="dxa"/>
          </w:tcPr>
          <w:p w:rsidR="00E76275" w:rsidRPr="00F07BA0" w:rsidRDefault="00E76275" w:rsidP="004747CB">
            <w:pPr>
              <w:spacing w:after="160" w:line="259" w:lineRule="auto"/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  <w:t>Pseudomonas aeruginosa</w:t>
            </w:r>
          </w:p>
        </w:tc>
        <w:tc>
          <w:tcPr>
            <w:tcW w:w="1750" w:type="dxa"/>
          </w:tcPr>
          <w:p w:rsidR="00E76275" w:rsidRPr="00F07BA0" w:rsidRDefault="00B71D93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Contaminated b</w:t>
            </w:r>
            <w:r w:rsidR="00E76275"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reast pump</w:t>
            </w:r>
          </w:p>
        </w:tc>
        <w:tc>
          <w:tcPr>
            <w:tcW w:w="1747" w:type="dxa"/>
          </w:tcPr>
          <w:p w:rsidR="00E76275" w:rsidRPr="00F07BA0" w:rsidRDefault="00E76275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EBM</w:t>
            </w:r>
          </w:p>
        </w:tc>
        <w:tc>
          <w:tcPr>
            <w:tcW w:w="1791" w:type="dxa"/>
          </w:tcPr>
          <w:p w:rsidR="00E76275" w:rsidRPr="00F07BA0" w:rsidRDefault="00E76275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1 symptomatic infant</w:t>
            </w:r>
          </w:p>
        </w:tc>
        <w:tc>
          <w:tcPr>
            <w:tcW w:w="967" w:type="dxa"/>
          </w:tcPr>
          <w:p w:rsidR="00E76275" w:rsidRPr="00F07BA0" w:rsidRDefault="00E76275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1508" w:type="dxa"/>
          </w:tcPr>
          <w:p w:rsidR="00E76275" w:rsidRPr="00F07BA0" w:rsidRDefault="00E76275" w:rsidP="007A5867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begin">
                <w:fldData xml:space="preserve">PEVuZE5vdGU+PENpdGU+PEF1dGhvcj5TbWl0aDwvQXV0aG9yPjxZZWFyPjIwMTY8L1llYXI+PFJl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</w:fldData>
              </w:fldChar>
            </w:r>
            <w:r w:rsidR="007A5867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instrText xml:space="preserve"> ADDIN EN.CITE </w:instrText>
            </w:r>
            <w:r w:rsidR="007A5867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begin">
                <w:fldData xml:space="preserve">PEVuZE5vdGU+PENpdGU+PEF1dGhvcj5TbWl0aDwvQXV0aG9yPjxZZWFyPjIwMTY8L1llYXI+PFJl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</w:fldData>
              </w:fldChar>
            </w:r>
            <w:r w:rsidR="007A5867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instrText xml:space="preserve"> ADDIN EN.CITE.DATA </w:instrText>
            </w:r>
            <w:r w:rsidR="007A5867"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r>
            <w:r w:rsidR="007A5867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end"/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separate"/>
            </w:r>
            <w:r w:rsidR="007A5867" w:rsidRPr="007A5867">
              <w:rPr>
                <w:rFonts w:ascii="Arial" w:hAnsi="Arial" w:cs="Arial"/>
                <w:noProof/>
                <w:sz w:val="18"/>
                <w:szCs w:val="18"/>
                <w:vertAlign w:val="superscript"/>
                <w:lang w:eastAsia="en-AU"/>
              </w:rPr>
              <w:t>(26)</w:t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end"/>
            </w:r>
          </w:p>
        </w:tc>
      </w:tr>
      <w:tr w:rsidR="00E76275" w:rsidRPr="00F07BA0" w:rsidTr="00852E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7" w:type="dxa"/>
          </w:tcPr>
          <w:p w:rsidR="00E76275" w:rsidRPr="00F07BA0" w:rsidRDefault="00E76275" w:rsidP="004747CB">
            <w:pPr>
              <w:spacing w:after="160" w:line="259" w:lineRule="auto"/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  <w:t>MRSA</w:t>
            </w:r>
          </w:p>
        </w:tc>
        <w:tc>
          <w:tcPr>
            <w:tcW w:w="1750" w:type="dxa"/>
          </w:tcPr>
          <w:p w:rsidR="00E76275" w:rsidRPr="00F07BA0" w:rsidRDefault="00B71D93" w:rsidP="00035E96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EBM (breast pump not tested), EBM from mother with mastitis</w:t>
            </w:r>
          </w:p>
          <w:p w:rsidR="00E76275" w:rsidRPr="00F07BA0" w:rsidRDefault="00E76275" w:rsidP="004747CB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</w:p>
        </w:tc>
        <w:tc>
          <w:tcPr>
            <w:tcW w:w="1747" w:type="dxa"/>
          </w:tcPr>
          <w:p w:rsidR="00E76275" w:rsidRPr="00F07BA0" w:rsidRDefault="00B71D93" w:rsidP="00035E96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Ente</w:t>
            </w:r>
            <w:r w:rsidR="00852EC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ral EBM, EBM through nasogastric tubing</w:t>
            </w:r>
          </w:p>
          <w:p w:rsidR="00E76275" w:rsidRPr="00F07BA0" w:rsidRDefault="00E76275" w:rsidP="004747CB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</w:p>
        </w:tc>
        <w:tc>
          <w:tcPr>
            <w:tcW w:w="1791" w:type="dxa"/>
          </w:tcPr>
          <w:p w:rsidR="00E76275" w:rsidRPr="00F07BA0" w:rsidRDefault="00852EC3" w:rsidP="00035E96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2</w:t>
            </w:r>
            <w:r w:rsidR="00E76275"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 xml:space="preserve"> symptomatic infant</w:t>
            </w:r>
            <w:r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s, 4 asymptomatic infansts</w:t>
            </w:r>
          </w:p>
          <w:p w:rsidR="00E76275" w:rsidRPr="00F07BA0" w:rsidRDefault="00E76275" w:rsidP="004747CB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</w:p>
        </w:tc>
        <w:tc>
          <w:tcPr>
            <w:tcW w:w="967" w:type="dxa"/>
          </w:tcPr>
          <w:p w:rsidR="00E76275" w:rsidRPr="00F07BA0" w:rsidRDefault="00E76275" w:rsidP="004747CB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</w:p>
        </w:tc>
        <w:tc>
          <w:tcPr>
            <w:tcW w:w="1508" w:type="dxa"/>
          </w:tcPr>
          <w:p w:rsidR="00E76275" w:rsidRPr="00F07BA0" w:rsidRDefault="00E76275" w:rsidP="00852EC3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begin">
                <w:fldData xml:space="preserve">PEVuZE5vdGU+PENpdGU+PEF1dGhvcj5CZWhhcmk8L0F1dGhvcj48WWVhcj4yMDA0PC9ZZWFyPjxS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</w:fldData>
              </w:fldChar>
            </w:r>
            <w:r w:rsidR="00852EC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instrText xml:space="preserve"> ADDIN EN.CITE </w:instrText>
            </w:r>
            <w:r w:rsidR="00852EC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begin">
                <w:fldData xml:space="preserve">PEVuZE5vdGU+PENpdGU+PEF1dGhvcj5CZWhhcmk8L0F1dGhvcj48WWVhcj4yMDA0PC9ZZWFyPjxS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</w:fldData>
              </w:fldChar>
            </w:r>
            <w:r w:rsidR="00852EC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instrText xml:space="preserve"> ADDIN EN.CITE.DATA </w:instrText>
            </w:r>
            <w:r w:rsidR="00852EC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r>
            <w:r w:rsidR="00852EC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end"/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z w:val="18"/>
                <w:szCs w:val="18"/>
                <w:vertAlign w:val="superscript"/>
                <w:lang w:eastAsia="en-AU"/>
              </w:rPr>
              <w:t>(26, 27)</w:t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end"/>
            </w:r>
          </w:p>
        </w:tc>
      </w:tr>
      <w:tr w:rsidR="00852EC3" w:rsidRPr="00F07BA0" w:rsidTr="00852E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7" w:type="dxa"/>
          </w:tcPr>
          <w:p w:rsidR="00E76275" w:rsidRPr="00F07BA0" w:rsidRDefault="00E76275" w:rsidP="004747CB">
            <w:pPr>
              <w:spacing w:after="160" w:line="259" w:lineRule="auto"/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  <w:t>Salmonella knottbus</w:t>
            </w:r>
          </w:p>
        </w:tc>
        <w:tc>
          <w:tcPr>
            <w:tcW w:w="1750" w:type="dxa"/>
          </w:tcPr>
          <w:p w:rsidR="00E76275" w:rsidRPr="00F07BA0" w:rsidRDefault="00E76275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Improper handling of donated EBM (unpasteurised) in  a NICU</w:t>
            </w:r>
          </w:p>
        </w:tc>
        <w:tc>
          <w:tcPr>
            <w:tcW w:w="1747" w:type="dxa"/>
          </w:tcPr>
          <w:p w:rsidR="00E76275" w:rsidRPr="00F07BA0" w:rsidRDefault="00E76275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Donated EBM</w:t>
            </w:r>
          </w:p>
        </w:tc>
        <w:tc>
          <w:tcPr>
            <w:tcW w:w="1791" w:type="dxa"/>
          </w:tcPr>
          <w:p w:rsidR="00E76275" w:rsidRPr="00F07BA0" w:rsidRDefault="00E76275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3 symptomatic infants, 4 asymptomatic infants</w:t>
            </w:r>
          </w:p>
        </w:tc>
        <w:tc>
          <w:tcPr>
            <w:tcW w:w="967" w:type="dxa"/>
          </w:tcPr>
          <w:p w:rsidR="00E76275" w:rsidRPr="00F07BA0" w:rsidRDefault="00E76275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1508" w:type="dxa"/>
          </w:tcPr>
          <w:p w:rsidR="00E76275" w:rsidRPr="00F07BA0" w:rsidRDefault="00E76275" w:rsidP="00852EC3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begin"/>
            </w:r>
            <w:r w:rsidR="00852EC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instrText xml:space="preserve"> ADDIN EN.CITE &lt;EndNote&gt;&lt;Cite&gt;&lt;Author&gt;Ryder&lt;/Author&gt;&lt;Year&gt;1977&lt;/Year&gt;&lt;RecNum&gt;323&lt;/RecNum&gt;&lt;DisplayText&gt;&lt;style face="superscript"&gt;(28)&lt;/style&gt;&lt;/DisplayText&gt;&lt;record&gt;&lt;rec-number&gt;323&lt;/rec-number&gt;&lt;foreign-keys&gt;&lt;key app="EN" db-id="tp0svttva92asuezpaevsspb952ze9z59tpx" timestamp="1511150387"&gt;323&lt;/key&gt;&lt;/foreign-keys&gt;&lt;ref-type name="Journal Article"&gt;17&lt;/ref-type&gt;&lt;contributors&gt;&lt;authors&gt;&lt;author&gt;Ryder, R. W.&lt;/author&gt;&lt;author&gt;Crosby Ritchie, A.&lt;/author&gt;&lt;author&gt;McDonough, B.&lt;/author&gt;&lt;author&gt;Hall, W. J., III&lt;/author&gt;&lt;/authors&gt;&lt;/contributors&gt;&lt;auth-address&gt;Enteric Diseases Branch, Bacterial Diseases Division, Bureau of Epidemiology, Center for Disease Control, Atlanta, United States&amp;#xD;The Bureau of Health, Department of Human Services, Augusta, Me, United States&amp;#xD;Maine Medical Center, Portland, United States&amp;#xD;Division of Infectious Disease, Department of Medicine, Beth Israel Hospital, Boston, United States&lt;/auth-address&gt;&lt;titles&gt;&lt;title&gt;Human Milk Contaminated With Salmonella kottbus: A Cause of Nosocomial Illness in Infants&lt;/title&gt;&lt;secondary-title&gt;JAMA: The Journal of the American Medical Association&lt;/secondary-title&gt;&lt;/titles&gt;&lt;periodical&gt;&lt;full-title&gt;JAMA: The Journal of the American Medical Association&lt;/full-title&gt;&lt;/periodical&gt;&lt;pages&gt;1533-1534&lt;/pages&gt;&lt;volume&gt;238&lt;/volume&gt;&lt;number&gt;14&lt;/number&gt;&lt;dates&gt;&lt;year&gt;1977&lt;/year&gt;&lt;/dates&gt;&lt;work-type&gt;Article&lt;/work-type&gt;&lt;urls&gt;&lt;related-urls&gt;&lt;url&gt;https://www.scopus.com/inward/record.uri?eid=2-s2.0-0017651914&amp;amp;doi=10.1001%2fjama.1977.03280150103039&amp;amp;partnerID=40&amp;amp;md5=7b181cadd0db0b01417408aa01973bab&lt;/url&gt;&lt;/related-urls&gt;&lt;/urls&gt;&lt;electronic-resource-num&gt;10.1001/jama.1977.03280150103039&lt;/electronic-resource-num&gt;&lt;remote-database-name&gt;Scopus&lt;/remote-database-name&gt;&lt;/record&gt;&lt;/Cite&gt;&lt;/EndNote&gt;</w:instrText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z w:val="18"/>
                <w:szCs w:val="18"/>
                <w:vertAlign w:val="superscript"/>
                <w:lang w:eastAsia="en-AU"/>
              </w:rPr>
              <w:t>(28)</w:t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end"/>
            </w:r>
          </w:p>
        </w:tc>
      </w:tr>
      <w:tr w:rsidR="00852EC3" w:rsidRPr="00F07BA0" w:rsidTr="00852E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7" w:type="dxa"/>
          </w:tcPr>
          <w:p w:rsidR="00E76275" w:rsidRPr="00F07BA0" w:rsidRDefault="00852EC3" w:rsidP="004747CB">
            <w:pPr>
              <w:spacing w:after="160" w:line="259" w:lineRule="auto"/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</w:pPr>
            <w:r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  <w:t>Salmonella typhimurium</w:t>
            </w:r>
          </w:p>
        </w:tc>
        <w:tc>
          <w:tcPr>
            <w:tcW w:w="1750" w:type="dxa"/>
          </w:tcPr>
          <w:p w:rsidR="00E76275" w:rsidRPr="00852EC3" w:rsidRDefault="00852EC3" w:rsidP="00852EC3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 xml:space="preserve">EBM from a mother with </w:t>
            </w:r>
            <w:r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  <w:t>S. typhimurium</w:t>
            </w:r>
            <w:r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 xml:space="preserve"> infection, EBM from asymptomatic mother</w:t>
            </w:r>
          </w:p>
        </w:tc>
        <w:tc>
          <w:tcPr>
            <w:tcW w:w="1747" w:type="dxa"/>
          </w:tcPr>
          <w:p w:rsidR="00E76275" w:rsidRPr="00F07BA0" w:rsidRDefault="00E76275" w:rsidP="004747CB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EBM</w:t>
            </w:r>
            <w:r w:rsidR="00852EC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, breastfeeding/EBM</w:t>
            </w:r>
          </w:p>
        </w:tc>
        <w:tc>
          <w:tcPr>
            <w:tcW w:w="1791" w:type="dxa"/>
          </w:tcPr>
          <w:p w:rsidR="00E76275" w:rsidRPr="00F07BA0" w:rsidRDefault="00852EC3" w:rsidP="004747CB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9 symtomatic infants, 3</w:t>
            </w:r>
            <w:r w:rsidR="00E76275"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 xml:space="preserve"> aymptomatic infant</w:t>
            </w:r>
            <w:r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s</w:t>
            </w:r>
          </w:p>
        </w:tc>
        <w:tc>
          <w:tcPr>
            <w:tcW w:w="967" w:type="dxa"/>
          </w:tcPr>
          <w:p w:rsidR="00E76275" w:rsidRPr="00F07BA0" w:rsidRDefault="00E76275" w:rsidP="004747CB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1508" w:type="dxa"/>
          </w:tcPr>
          <w:p w:rsidR="00E76275" w:rsidRPr="00F07BA0" w:rsidRDefault="00E76275" w:rsidP="00852EC3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begin">
                <w:fldData xml:space="preserve">PEVuZE5vdGU+PENpdGU+PEF1dGhvcj5EcmhvdmE8L0F1dGhvcj48WWVhcj4xOTkwPC9ZZWFyPjxS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</w:fldData>
              </w:fldChar>
            </w:r>
            <w:r w:rsidR="00852EC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instrText xml:space="preserve"> ADDIN EN.CITE </w:instrText>
            </w:r>
            <w:r w:rsidR="00852EC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begin">
                <w:fldData xml:space="preserve">PEVuZE5vdGU+PENpdGU+PEF1dGhvcj5EcmhvdmE8L0F1dGhvcj48WWVhcj4xOTkwPC9ZZWFyPjxS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</w:fldData>
              </w:fldChar>
            </w:r>
            <w:r w:rsidR="00852EC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instrText xml:space="preserve"> ADDIN EN.CITE.DATA </w:instrText>
            </w:r>
            <w:r w:rsidR="00852EC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r>
            <w:r w:rsidR="00852EC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end"/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z w:val="18"/>
                <w:szCs w:val="18"/>
                <w:vertAlign w:val="superscript"/>
                <w:lang w:eastAsia="en-AU"/>
              </w:rPr>
              <w:t>(29, 30)</w:t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end"/>
            </w:r>
          </w:p>
        </w:tc>
      </w:tr>
      <w:tr w:rsidR="00852EC3" w:rsidRPr="00F07BA0" w:rsidTr="00852E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7" w:type="dxa"/>
          </w:tcPr>
          <w:p w:rsidR="00E76275" w:rsidRPr="00852EC3" w:rsidRDefault="00E76275" w:rsidP="004747CB">
            <w:pPr>
              <w:spacing w:after="160" w:line="259" w:lineRule="auto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  <w:lastRenderedPageBreak/>
              <w:t>Salmonella enterica</w:t>
            </w:r>
            <w:r w:rsidR="00852EC3"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  <w:t xml:space="preserve"> </w:t>
            </w:r>
            <w:r w:rsidR="00852EC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serotype Panama</w:t>
            </w:r>
          </w:p>
        </w:tc>
        <w:tc>
          <w:tcPr>
            <w:tcW w:w="1750" w:type="dxa"/>
          </w:tcPr>
          <w:p w:rsidR="00E76275" w:rsidRPr="00F07BA0" w:rsidRDefault="00852EC3" w:rsidP="00852EC3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 xml:space="preserve">EBM from </w:t>
            </w:r>
            <w:r w:rsidR="00E76275"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a</w:t>
            </w:r>
            <w:r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symp</w:t>
            </w:r>
            <w:r w:rsidR="00E76275"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 xml:space="preserve">tomatic mother </w:t>
            </w:r>
          </w:p>
        </w:tc>
        <w:tc>
          <w:tcPr>
            <w:tcW w:w="1747" w:type="dxa"/>
          </w:tcPr>
          <w:p w:rsidR="00E76275" w:rsidRPr="00F07BA0" w:rsidRDefault="00E76275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EBM</w:t>
            </w:r>
          </w:p>
        </w:tc>
        <w:tc>
          <w:tcPr>
            <w:tcW w:w="1791" w:type="dxa"/>
          </w:tcPr>
          <w:p w:rsidR="00E76275" w:rsidRPr="00F07BA0" w:rsidRDefault="00E76275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1 symtomatic infant</w:t>
            </w:r>
          </w:p>
        </w:tc>
        <w:tc>
          <w:tcPr>
            <w:tcW w:w="967" w:type="dxa"/>
          </w:tcPr>
          <w:p w:rsidR="00E76275" w:rsidRPr="00F07BA0" w:rsidRDefault="00E76275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1508" w:type="dxa"/>
          </w:tcPr>
          <w:p w:rsidR="00E76275" w:rsidRPr="00F07BA0" w:rsidRDefault="00E76275" w:rsidP="00852EC3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begin"/>
            </w:r>
            <w:r w:rsidR="00852EC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instrText xml:space="preserve"> ADDIN EN.CITE &lt;EndNote&gt;&lt;Cite&gt;&lt;Author&gt;Chen&lt;/Author&gt;&lt;Year&gt;2005&lt;/Year&gt;&lt;RecNum&gt;425&lt;/RecNum&gt;&lt;DisplayText&gt;&lt;style face="superscript"&gt;(31)&lt;/style&gt;&lt;/DisplayText&gt;&lt;record&gt;&lt;rec-number&gt;425&lt;/rec-number&gt;&lt;foreign-keys&gt;&lt;key app="EN" db-id="tp0svttva92asuezpaevsspb952ze9z59tpx" timestamp="1531967461"&gt;425&lt;/key&gt;&lt;/foreign-keys&gt;&lt;ref-type name="Journal Article"&gt;17&lt;/ref-type&gt;&lt;contributors&gt;&lt;authors&gt;&lt;author&gt;Chen, Te-Li&lt;/author&gt;&lt;author&gt;Thien, Peck-Foong&lt;/author&gt;&lt;author&gt;Liaw, Shu-Chin&lt;/author&gt;&lt;author&gt;Fung, Chang-Phone&lt;/author&gt;&lt;author&gt;Siu, LK&lt;/author&gt;&lt;/authors&gt;&lt;/contributors&gt;&lt;titles&gt;&lt;title&gt;First report of Salmonella enterica serotype Panama meningitis associated with consumption of contaminated breast milk by a neonate&lt;/title&gt;&lt;secondary-title&gt;Journal of clinical microbiology&lt;/secondary-title&gt;&lt;/titles&gt;&lt;periodical&gt;&lt;full-title&gt;Journal of Clinical Microbiology&lt;/full-title&gt;&lt;/periodical&gt;&lt;pages&gt;5400-5402&lt;/pages&gt;&lt;volume&gt;43&lt;/volume&gt;&lt;number&gt;10&lt;/number&gt;&lt;dates&gt;&lt;year&gt;2005&lt;/year&gt;&lt;/dates&gt;&lt;isbn&gt;0095-1137&lt;/isbn&gt;&lt;urls&gt;&lt;/urls&gt;&lt;/record&gt;&lt;/Cite&gt;&lt;/EndNote&gt;</w:instrText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z w:val="18"/>
                <w:szCs w:val="18"/>
                <w:vertAlign w:val="superscript"/>
                <w:lang w:eastAsia="en-AU"/>
              </w:rPr>
              <w:t>(31)</w:t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end"/>
            </w:r>
          </w:p>
        </w:tc>
      </w:tr>
      <w:tr w:rsidR="00852EC3" w:rsidRPr="00F07BA0" w:rsidTr="00852E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7" w:type="dxa"/>
          </w:tcPr>
          <w:p w:rsidR="00E76275" w:rsidRPr="00F07BA0" w:rsidRDefault="00E76275" w:rsidP="004747CB">
            <w:pPr>
              <w:spacing w:after="160" w:line="259" w:lineRule="auto"/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  <w:t>Staphylococcus aureus</w:t>
            </w:r>
          </w:p>
        </w:tc>
        <w:tc>
          <w:tcPr>
            <w:tcW w:w="1750" w:type="dxa"/>
          </w:tcPr>
          <w:p w:rsidR="00E76275" w:rsidRPr="00F07BA0" w:rsidRDefault="00E76275" w:rsidP="004747CB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EBM</w:t>
            </w:r>
            <w:r w:rsidR="00852EC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 xml:space="preserve"> from </w:t>
            </w:r>
            <w:r w:rsidR="00852EC3"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a</w:t>
            </w:r>
            <w:r w:rsidR="00852EC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symp</w:t>
            </w:r>
            <w:r w:rsidR="00852EC3"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tomatic mother</w:t>
            </w:r>
          </w:p>
        </w:tc>
        <w:tc>
          <w:tcPr>
            <w:tcW w:w="1747" w:type="dxa"/>
          </w:tcPr>
          <w:p w:rsidR="00E76275" w:rsidRPr="00F07BA0" w:rsidRDefault="00852EC3" w:rsidP="004747CB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 xml:space="preserve">Breastfeeding and </w:t>
            </w:r>
            <w:r w:rsidR="00E76275"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EBM</w:t>
            </w:r>
          </w:p>
        </w:tc>
        <w:tc>
          <w:tcPr>
            <w:tcW w:w="1791" w:type="dxa"/>
          </w:tcPr>
          <w:p w:rsidR="00E76275" w:rsidRPr="00F07BA0" w:rsidRDefault="00E76275" w:rsidP="004747CB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1 symtomatic infant</w:t>
            </w:r>
          </w:p>
        </w:tc>
        <w:tc>
          <w:tcPr>
            <w:tcW w:w="967" w:type="dxa"/>
          </w:tcPr>
          <w:p w:rsidR="00E76275" w:rsidRPr="00F07BA0" w:rsidRDefault="00E76275" w:rsidP="004747CB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1508" w:type="dxa"/>
          </w:tcPr>
          <w:p w:rsidR="00E76275" w:rsidRPr="00F07BA0" w:rsidRDefault="00E76275" w:rsidP="00852EC3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begin"/>
            </w:r>
            <w:r w:rsidR="00852EC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instrText xml:space="preserve"> ADDIN EN.CITE &lt;EndNote&gt;&lt;Cite&gt;&lt;Author&gt;Kayiran&lt;/Author&gt;&lt;Year&gt;2014&lt;/Year&gt;&lt;RecNum&gt;329&lt;/RecNum&gt;&lt;DisplayText&gt;&lt;style face="superscript"&gt;(32)&lt;/style&gt;&lt;/DisplayText&gt;&lt;record&gt;&lt;rec-number&gt;329&lt;/rec-number&gt;&lt;foreign-keys&gt;&lt;key app="EN" db-id="tp0svttva92asuezpaevsspb952ze9z59tpx" timestamp="1511157776"&gt;329&lt;/key&gt;&lt;/foreign-keys&gt;&lt;ref-type name="Journal Article"&gt;17&lt;/ref-type&gt;&lt;contributors&gt;&lt;authors&gt;&lt;author&gt;Kayiran, P. G.&lt;/author&gt;&lt;author&gt;Can, F.&lt;/author&gt;&lt;author&gt;Kayiran, S. M.&lt;/author&gt;&lt;author&gt;Ergonul, O.&lt;/author&gt;&lt;author&gt;Gürakan, B.&lt;/author&gt;&lt;/authors&gt;&lt;/contributors&gt;&lt;auth-address&gt;Department of Pediatrics, American Hospital, Guzelbahce Sokak No: 20 Nisantasi Sisli, Istanbul, Turkey&amp;#xD;Department of Microbiology and Clinical Microbiology, School of Medicine, Koc University, Istanbul, Turkey&amp;#xD;Department of Infectious Diseases and Clinical Microbiology, School of Medicine, Koc University, Istanbul, Turkey&lt;/auth-address&gt;&lt;titles&gt;&lt;title&gt;Transmission of methicillin-sensitive Staphylococcus aureus to a preterm infant through breast milk&lt;/title&gt;&lt;secondary-title&gt;Journal of Maternal-Fetal and Neonatal Medicine&lt;/secondary-title&gt;&lt;/titles&gt;&lt;periodical&gt;&lt;full-title&gt;Journal of Maternal-Fetal and Neonatal Medicine&lt;/full-title&gt;&lt;/periodical&gt;&lt;pages&gt;527-529&lt;/pages&gt;&lt;volume&gt;27&lt;/volume&gt;&lt;number&gt;5&lt;/number&gt;&lt;keywords&gt;&lt;keyword&gt;Breast milk&lt;/keyword&gt;&lt;keyword&gt;Methicillin-sensitive Staphylococcus aureus&lt;/keyword&gt;&lt;keyword&gt;Neonate&lt;/keyword&gt;&lt;keyword&gt;Premature&lt;/keyword&gt;&lt;/keywords&gt;&lt;dates&gt;&lt;year&gt;2014&lt;/year&gt;&lt;/dates&gt;&lt;work-type&gt;Article&lt;/work-type&gt;&lt;urls&gt;&lt;related-urls&gt;&lt;url&gt;https://www.scopus.com/inward/record.uri?eid=2-s2.0-84894119176&amp;amp;doi=10.3109%2f14767058.2013.819332&amp;amp;partnerID=40&amp;amp;md5=a9cc1d8b38a0d248a3d0c51b0feb5250&lt;/url&gt;&lt;/related-urls&gt;&lt;/urls&gt;&lt;electronic-resource-num&gt;10.3109/14767058.2013.819332&lt;/electronic-resource-num&gt;&lt;remote-database-name&gt;Scopus&lt;/remote-database-name&gt;&lt;/record&gt;&lt;/Cite&gt;&lt;/EndNote&gt;</w:instrText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z w:val="18"/>
                <w:szCs w:val="18"/>
                <w:vertAlign w:val="superscript"/>
                <w:lang w:eastAsia="en-AU"/>
              </w:rPr>
              <w:t>(32)</w:t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end"/>
            </w:r>
          </w:p>
        </w:tc>
      </w:tr>
      <w:tr w:rsidR="00852EC3" w:rsidRPr="00F07BA0" w:rsidTr="00852E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7" w:type="dxa"/>
          </w:tcPr>
          <w:p w:rsidR="00E76275" w:rsidRPr="00F07BA0" w:rsidRDefault="00E76275" w:rsidP="004747CB">
            <w:pPr>
              <w:spacing w:after="160" w:line="259" w:lineRule="auto"/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i/>
                <w:noProof/>
                <w:sz w:val="18"/>
                <w:szCs w:val="18"/>
                <w:lang w:eastAsia="en-AU"/>
              </w:rPr>
              <w:t>Serratia marcencens</w:t>
            </w:r>
          </w:p>
        </w:tc>
        <w:tc>
          <w:tcPr>
            <w:tcW w:w="1750" w:type="dxa"/>
          </w:tcPr>
          <w:p w:rsidR="00E76275" w:rsidRPr="00F07BA0" w:rsidRDefault="00E76275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Inadequate sterilization of breast pumps</w:t>
            </w:r>
          </w:p>
        </w:tc>
        <w:tc>
          <w:tcPr>
            <w:tcW w:w="1747" w:type="dxa"/>
          </w:tcPr>
          <w:p w:rsidR="00E76275" w:rsidRPr="00F07BA0" w:rsidRDefault="00E76275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EBM</w:t>
            </w:r>
          </w:p>
        </w:tc>
        <w:tc>
          <w:tcPr>
            <w:tcW w:w="1791" w:type="dxa"/>
          </w:tcPr>
          <w:p w:rsidR="00E76275" w:rsidRPr="00F07BA0" w:rsidRDefault="00852EC3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30 asymptomatic</w:t>
            </w:r>
          </w:p>
        </w:tc>
        <w:tc>
          <w:tcPr>
            <w:tcW w:w="967" w:type="dxa"/>
          </w:tcPr>
          <w:p w:rsidR="00E76275" w:rsidRPr="00F07BA0" w:rsidRDefault="00E76275" w:rsidP="004747CB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1508" w:type="dxa"/>
          </w:tcPr>
          <w:p w:rsidR="00E76275" w:rsidRPr="00F07BA0" w:rsidRDefault="00E76275" w:rsidP="00852EC3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noProof/>
                <w:sz w:val="18"/>
                <w:szCs w:val="18"/>
                <w:lang w:eastAsia="en-AU"/>
              </w:rPr>
            </w:pP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begin"/>
            </w:r>
            <w:r w:rsidR="00852EC3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instrText xml:space="preserve"> ADDIN EN.CITE &lt;EndNote&gt;&lt;Cite&gt;&lt;Author&gt;Gransden&lt;/Author&gt;&lt;Year&gt;1986&lt;/Year&gt;&lt;RecNum&gt;608&lt;/RecNum&gt;&lt;DisplayText&gt;&lt;style face="superscript"&gt;(33)&lt;/style&gt;&lt;/DisplayText&gt;&lt;record&gt;&lt;rec-number&gt;608&lt;/rec-number&gt;&lt;foreign-keys&gt;&lt;key app="EN" db-id="tp0svttva92asuezpaevsspb952ze9z59tpx" timestamp="1557454629"&gt;608&lt;/key&gt;&lt;/foreign-keys&gt;&lt;ref-type name="Journal Article"&gt;17&lt;/ref-type&gt;&lt;contributors&gt;&lt;authors&gt;&lt;author&gt;Gransden, WR&lt;/author&gt;&lt;author&gt;Webster, Margaret&lt;/author&gt;&lt;author&gt;French, GL&lt;/author&gt;&lt;author&gt;Phillips, I&lt;/author&gt;&lt;/authors&gt;&lt;/contributors&gt;&lt;titles&gt;&lt;title&gt;An outbreak of Serratia marcescens transmitted by contaminated breast pumps in a special care baby unit&lt;/title&gt;&lt;secondary-title&gt;Journal of Hospital Infection&lt;/secondary-title&gt;&lt;/titles&gt;&lt;periodical&gt;&lt;full-title&gt;Journal of Hospital Infection&lt;/full-title&gt;&lt;abbr-1&gt;J. Hosp. Infect.&lt;/abbr-1&gt;&lt;/periodical&gt;&lt;pages&gt;149-154&lt;/pages&gt;&lt;volume&gt;7&lt;/volume&gt;&lt;number&gt;2&lt;/number&gt;&lt;dates&gt;&lt;year&gt;1986&lt;/year&gt;&lt;/dates&gt;&lt;isbn&gt;0195-6701&lt;/isbn&gt;&lt;urls&gt;&lt;/urls&gt;&lt;electronic-resource-num&gt;10.1016/0195-6701(86)90057-5&lt;/electronic-resource-num&gt;&lt;/record&gt;&lt;/Cite&gt;&lt;/EndNote&gt;</w:instrText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z w:val="18"/>
                <w:szCs w:val="18"/>
                <w:vertAlign w:val="superscript"/>
                <w:lang w:eastAsia="en-AU"/>
              </w:rPr>
              <w:t>(33)</w:t>
            </w:r>
            <w:r w:rsidRPr="00F07BA0">
              <w:rPr>
                <w:rFonts w:ascii="Arial" w:hAnsi="Arial" w:cs="Arial"/>
                <w:noProof/>
                <w:sz w:val="18"/>
                <w:szCs w:val="18"/>
                <w:lang w:eastAsia="en-AU"/>
              </w:rPr>
              <w:fldChar w:fldCharType="end"/>
            </w:r>
          </w:p>
        </w:tc>
      </w:tr>
    </w:tbl>
    <w:p w:rsidR="00CB4019" w:rsidRPr="00F07BA0" w:rsidRDefault="00073545" w:rsidP="004747CB">
      <w:pPr>
        <w:rPr>
          <w:rFonts w:ascii="Arial" w:hAnsi="Arial" w:cs="Arial"/>
          <w:noProof/>
          <w:sz w:val="18"/>
          <w:szCs w:val="18"/>
        </w:rPr>
      </w:pPr>
      <w:r w:rsidRPr="00F07BA0">
        <w:rPr>
          <w:rFonts w:ascii="Arial" w:hAnsi="Arial" w:cs="Arial"/>
          <w:noProof/>
          <w:sz w:val="18"/>
          <w:szCs w:val="18"/>
          <w:lang w:eastAsia="en-AU"/>
        </w:rPr>
        <w:t xml:space="preserve">EBM = Expressed breast milk, PDHM </w:t>
      </w:r>
      <w:r w:rsidR="00852EC3">
        <w:rPr>
          <w:rFonts w:ascii="Arial" w:hAnsi="Arial" w:cs="Arial"/>
          <w:noProof/>
          <w:sz w:val="18"/>
          <w:szCs w:val="18"/>
          <w:lang w:eastAsia="en-AU"/>
        </w:rPr>
        <w:t>= Pasteurised donor human milk</w:t>
      </w:r>
    </w:p>
    <w:p w:rsidR="005914B8" w:rsidRPr="00F07BA0" w:rsidRDefault="005914B8" w:rsidP="005914B8">
      <w:pPr>
        <w:rPr>
          <w:rStyle w:val="reftitle"/>
          <w:rFonts w:ascii="Arial" w:hAnsi="Arial" w:cs="Arial"/>
          <w:b/>
          <w:bCs/>
          <w:color w:val="333333"/>
          <w:sz w:val="17"/>
          <w:szCs w:val="17"/>
        </w:rPr>
      </w:pPr>
    </w:p>
    <w:p w:rsidR="004747CB" w:rsidRPr="00F07BA0" w:rsidRDefault="004747CB" w:rsidP="00856900">
      <w:pPr>
        <w:pStyle w:val="TableText"/>
        <w:ind w:left="0"/>
        <w:rPr>
          <w:rStyle w:val="Bold"/>
          <w:rFonts w:ascii="Arial" w:hAnsi="Arial" w:cs="Arial"/>
          <w:color w:val="auto"/>
          <w:szCs w:val="18"/>
        </w:rPr>
      </w:pPr>
    </w:p>
    <w:p w:rsidR="00C74B4A" w:rsidRDefault="003271C5" w:rsidP="00C74B4A">
      <w:pPr>
        <w:pStyle w:val="TableText"/>
        <w:rPr>
          <w:rFonts w:ascii="Arial" w:hAnsi="Arial" w:cs="Arial"/>
          <w:szCs w:val="18"/>
        </w:rPr>
      </w:pPr>
      <w:r w:rsidRPr="00F07BA0">
        <w:rPr>
          <w:rStyle w:val="Bold"/>
          <w:rFonts w:ascii="Arial" w:hAnsi="Arial" w:cs="Arial"/>
          <w:color w:val="auto"/>
          <w:szCs w:val="18"/>
        </w:rPr>
        <w:t>Supplementary T</w:t>
      </w:r>
      <w:r w:rsidR="004747CB" w:rsidRPr="00F07BA0">
        <w:rPr>
          <w:rStyle w:val="Bold"/>
          <w:rFonts w:ascii="Arial" w:hAnsi="Arial" w:cs="Arial"/>
          <w:color w:val="auto"/>
          <w:szCs w:val="18"/>
        </w:rPr>
        <w:t>able 3</w:t>
      </w:r>
      <w:r w:rsidR="00521294" w:rsidRPr="00F07BA0">
        <w:rPr>
          <w:rFonts w:ascii="Arial" w:hAnsi="Arial" w:cs="Arial"/>
          <w:szCs w:val="18"/>
        </w:rPr>
        <w:t>: Pathogens associated with PIF</w:t>
      </w:r>
      <w:r w:rsidR="00C74B4A" w:rsidRPr="00F07BA0">
        <w:rPr>
          <w:rFonts w:ascii="Arial" w:hAnsi="Arial" w:cs="Arial"/>
          <w:szCs w:val="18"/>
        </w:rPr>
        <w:t xml:space="preserve"> and infections</w:t>
      </w:r>
      <w:r w:rsidR="00521294" w:rsidRPr="00F07BA0">
        <w:rPr>
          <w:rFonts w:ascii="Arial" w:hAnsi="Arial" w:cs="Arial"/>
          <w:szCs w:val="18"/>
        </w:rPr>
        <w:t xml:space="preserve"> attributed to pathogens in PIF</w:t>
      </w:r>
      <w:r w:rsidR="00C74B4A" w:rsidRPr="00F07BA0">
        <w:rPr>
          <w:rFonts w:ascii="Arial" w:hAnsi="Arial" w:cs="Arial"/>
          <w:szCs w:val="18"/>
        </w:rPr>
        <w:t>.</w:t>
      </w:r>
    </w:p>
    <w:p w:rsidR="00F07BA0" w:rsidRPr="00F07BA0" w:rsidRDefault="00F07BA0" w:rsidP="00C74B4A">
      <w:pPr>
        <w:pStyle w:val="TableText"/>
        <w:rPr>
          <w:rFonts w:ascii="Arial" w:hAnsi="Arial" w:cs="Arial"/>
          <w:szCs w:val="18"/>
        </w:rPr>
      </w:pPr>
    </w:p>
    <w:tbl>
      <w:tblPr>
        <w:tblStyle w:val="ListTable1Light"/>
        <w:tblW w:w="9195" w:type="dxa"/>
        <w:tblLayout w:type="fixed"/>
        <w:tblLook w:val="04A0" w:firstRow="1" w:lastRow="0" w:firstColumn="1" w:lastColumn="0" w:noHBand="0" w:noVBand="1"/>
      </w:tblPr>
      <w:tblGrid>
        <w:gridCol w:w="2250"/>
        <w:gridCol w:w="1815"/>
        <w:gridCol w:w="1785"/>
        <w:gridCol w:w="1635"/>
        <w:gridCol w:w="1710"/>
      </w:tblGrid>
      <w:tr w:rsidR="00C74B4A" w:rsidRPr="00F07BA0" w:rsidTr="00F07BA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  <w:tcBorders>
              <w:top w:val="single" w:sz="4" w:space="0" w:color="auto"/>
            </w:tcBorders>
          </w:tcPr>
          <w:p w:rsidR="00C74B4A" w:rsidRPr="00F07BA0" w:rsidRDefault="00C74B4A" w:rsidP="002C215E">
            <w:pPr>
              <w:keepNext/>
              <w:keepLines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Bacteria</w:t>
            </w:r>
          </w:p>
        </w:tc>
        <w:tc>
          <w:tcPr>
            <w:tcW w:w="1815" w:type="dxa"/>
            <w:tcBorders>
              <w:top w:val="single" w:sz="4" w:space="0" w:color="auto"/>
            </w:tcBorders>
          </w:tcPr>
          <w:p w:rsidR="00C74B4A" w:rsidRPr="00F07BA0" w:rsidRDefault="00C74B4A" w:rsidP="002C215E">
            <w:pPr>
              <w:keepNext/>
              <w:keepLines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Isolation source</w:t>
            </w:r>
          </w:p>
        </w:tc>
        <w:tc>
          <w:tcPr>
            <w:tcW w:w="1785" w:type="dxa"/>
            <w:tcBorders>
              <w:top w:val="single" w:sz="4" w:space="0" w:color="auto"/>
            </w:tcBorders>
          </w:tcPr>
          <w:p w:rsidR="00C74B4A" w:rsidRPr="00F07BA0" w:rsidRDefault="00C74B4A" w:rsidP="002C215E">
            <w:pPr>
              <w:keepNext/>
              <w:keepLines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Morbidity associated with PIF consumption</w:t>
            </w:r>
            <w:r w:rsidR="00521294" w:rsidRPr="00F07BA0">
              <w:rPr>
                <w:rFonts w:ascii="Arial" w:hAnsi="Arial" w:cs="Arial"/>
                <w:sz w:val="18"/>
                <w:szCs w:val="18"/>
              </w:rPr>
              <w:t xml:space="preserve"> N (ref)</w:t>
            </w:r>
          </w:p>
        </w:tc>
        <w:tc>
          <w:tcPr>
            <w:tcW w:w="1635" w:type="dxa"/>
            <w:tcBorders>
              <w:top w:val="single" w:sz="4" w:space="0" w:color="auto"/>
            </w:tcBorders>
          </w:tcPr>
          <w:p w:rsidR="00C74B4A" w:rsidRPr="00F07BA0" w:rsidRDefault="00C74B4A" w:rsidP="002C215E">
            <w:pPr>
              <w:keepNext/>
              <w:keepLines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Pathogen traced to PIF</w:t>
            </w:r>
          </w:p>
        </w:tc>
        <w:tc>
          <w:tcPr>
            <w:tcW w:w="1710" w:type="dxa"/>
            <w:tcBorders>
              <w:top w:val="single" w:sz="4" w:space="0" w:color="auto"/>
            </w:tcBorders>
          </w:tcPr>
          <w:p w:rsidR="00C74B4A" w:rsidRPr="00F07BA0" w:rsidRDefault="00C74B4A" w:rsidP="002C215E">
            <w:pPr>
              <w:keepNext/>
              <w:keepLines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Reference</w:t>
            </w:r>
          </w:p>
        </w:tc>
      </w:tr>
      <w:tr w:rsidR="00C74B4A" w:rsidRPr="00F07BA0" w:rsidTr="004D57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keepNext/>
              <w:keepLines/>
              <w:spacing w:line="200" w:lineRule="exact"/>
              <w:ind w:left="0" w:right="0"/>
              <w:rPr>
                <w:rFonts w:ascii="Arial" w:hAnsi="Arial" w:cs="Arial"/>
                <w:i/>
                <w:spacing w:val="-8"/>
                <w:szCs w:val="18"/>
              </w:rPr>
            </w:pPr>
            <w:r w:rsidRPr="00F07BA0">
              <w:rPr>
                <w:rFonts w:ascii="Arial" w:hAnsi="Arial" w:cs="Arial"/>
                <w:i/>
                <w:spacing w:val="-8"/>
                <w:szCs w:val="18"/>
              </w:rPr>
              <w:t xml:space="preserve">Acinetobacter </w:t>
            </w:r>
            <w:proofErr w:type="spellStart"/>
            <w:r w:rsidRPr="00F07BA0">
              <w:rPr>
                <w:rFonts w:ascii="Arial" w:hAnsi="Arial" w:cs="Arial"/>
                <w:i/>
                <w:spacing w:val="-8"/>
                <w:szCs w:val="18"/>
              </w:rPr>
              <w:t>baumii</w:t>
            </w:r>
            <w:proofErr w:type="spellEnd"/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keepNext/>
              <w:keepLines/>
              <w:spacing w:line="200" w:lineRule="exact"/>
              <w:ind w:left="-18" w:righ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FUF</w:t>
            </w:r>
          </w:p>
        </w:tc>
        <w:tc>
          <w:tcPr>
            <w:tcW w:w="1785" w:type="dxa"/>
          </w:tcPr>
          <w:p w:rsidR="00C74B4A" w:rsidRPr="00F07BA0" w:rsidRDefault="00C74B4A" w:rsidP="004D57FF">
            <w:pPr>
              <w:pStyle w:val="TableText"/>
              <w:keepNext/>
              <w:keepLines/>
              <w:spacing w:line="200" w:lineRule="exact"/>
              <w:ind w:left="-33" w:righ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keepNext/>
              <w:keepLines/>
              <w:spacing w:line="200" w:lineRule="exact"/>
              <w:ind w:left="-108" w:righ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710" w:type="dxa"/>
          </w:tcPr>
          <w:p w:rsidR="00C74B4A" w:rsidRPr="00F07BA0" w:rsidRDefault="00C74B4A" w:rsidP="00852EC3">
            <w:pPr>
              <w:pStyle w:val="TableText"/>
              <w:keepNext/>
              <w:keepLines/>
              <w:spacing w:line="200" w:lineRule="exact"/>
              <w:ind w:left="-33" w:righ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DaGFwPC9BdXRob3I+PFllYXI+MjAwOTwvWWVhcj48UmVj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</w:instrText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DaGFwPC9BdXRob3I+PFllYXI+MjAwOTwvWWVhcj48UmVj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.DATA </w:instrText>
            </w:r>
            <w:r w:rsidR="00852EC3">
              <w:rPr>
                <w:rFonts w:ascii="Arial" w:hAnsi="Arial" w:cs="Arial"/>
                <w:spacing w:val="-8"/>
                <w:szCs w:val="18"/>
              </w:rPr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end"/>
            </w:r>
            <w:r w:rsidRPr="00F07BA0">
              <w:rPr>
                <w:rFonts w:ascii="Arial" w:hAnsi="Arial" w:cs="Arial"/>
                <w:spacing w:val="-8"/>
                <w:szCs w:val="18"/>
              </w:rPr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34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C74B4A" w:rsidRPr="00F07BA0" w:rsidTr="004D57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keepNext/>
              <w:keepLines/>
              <w:spacing w:line="200" w:lineRule="exact"/>
              <w:ind w:left="0" w:right="0"/>
              <w:rPr>
                <w:rFonts w:ascii="Arial" w:hAnsi="Arial" w:cs="Arial"/>
                <w:i/>
                <w:spacing w:val="-8"/>
                <w:szCs w:val="18"/>
              </w:rPr>
            </w:pPr>
            <w:r w:rsidRPr="00F07BA0">
              <w:rPr>
                <w:rFonts w:ascii="Arial" w:hAnsi="Arial" w:cs="Arial"/>
                <w:i/>
                <w:spacing w:val="-8"/>
                <w:szCs w:val="18"/>
              </w:rPr>
              <w:t>Bacillus cereus</w:t>
            </w:r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keepNext/>
              <w:keepLines/>
              <w:spacing w:line="200" w:lineRule="exact"/>
              <w:ind w:left="-18" w:righ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PIF, FUF</w:t>
            </w:r>
          </w:p>
        </w:tc>
        <w:tc>
          <w:tcPr>
            <w:tcW w:w="1785" w:type="dxa"/>
          </w:tcPr>
          <w:p w:rsidR="00C74B4A" w:rsidRPr="00F07BA0" w:rsidRDefault="00C74B4A" w:rsidP="004D57FF">
            <w:pPr>
              <w:pStyle w:val="TableText"/>
              <w:keepNext/>
              <w:keepLines/>
              <w:spacing w:line="200" w:lineRule="exact"/>
              <w:ind w:left="-33" w:righ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keepNext/>
              <w:keepLines/>
              <w:spacing w:line="200" w:lineRule="exact"/>
              <w:ind w:left="-108" w:righ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710" w:type="dxa"/>
          </w:tcPr>
          <w:p w:rsidR="00C74B4A" w:rsidRPr="00F07BA0" w:rsidRDefault="00C74B4A" w:rsidP="00852EC3">
            <w:pPr>
              <w:pStyle w:val="TableText"/>
              <w:keepNext/>
              <w:keepLines/>
              <w:spacing w:line="200" w:lineRule="exact"/>
              <w:ind w:left="-33" w:righ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FbC1HYW1hbDwvQXV0aG9yPjxZZWFyPjIwMTM8L1llYXI+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</w:instrText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FbC1HYW1hbDwvQXV0aG9yPjxZZWFyPjIwMTM8L1llYXI+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.DATA </w:instrText>
            </w:r>
            <w:r w:rsidR="00852EC3">
              <w:rPr>
                <w:rFonts w:ascii="Arial" w:hAnsi="Arial" w:cs="Arial"/>
                <w:spacing w:val="-8"/>
                <w:szCs w:val="18"/>
              </w:rPr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end"/>
            </w:r>
            <w:r w:rsidRPr="00F07BA0">
              <w:rPr>
                <w:rFonts w:ascii="Arial" w:hAnsi="Arial" w:cs="Arial"/>
                <w:spacing w:val="-8"/>
                <w:szCs w:val="18"/>
              </w:rPr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35-37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C74B4A" w:rsidRPr="00F07BA0" w:rsidTr="004D57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keepNext/>
              <w:keepLines/>
              <w:spacing w:line="200" w:lineRule="exact"/>
              <w:ind w:left="0" w:right="0"/>
              <w:rPr>
                <w:rFonts w:ascii="Arial" w:hAnsi="Arial" w:cs="Arial"/>
                <w:i/>
                <w:spacing w:val="-8"/>
                <w:szCs w:val="18"/>
              </w:rPr>
            </w:pPr>
            <w:proofErr w:type="spellStart"/>
            <w:r w:rsidRPr="00F07BA0">
              <w:rPr>
                <w:rFonts w:ascii="Arial" w:hAnsi="Arial" w:cs="Arial"/>
                <w:i/>
                <w:spacing w:val="-8"/>
                <w:szCs w:val="18"/>
              </w:rPr>
              <w:t>Cadacea</w:t>
            </w:r>
            <w:proofErr w:type="spellEnd"/>
            <w:r w:rsidRPr="00F07BA0">
              <w:rPr>
                <w:rFonts w:ascii="Arial" w:hAnsi="Arial" w:cs="Arial"/>
                <w:i/>
                <w:spacing w:val="-8"/>
                <w:szCs w:val="18"/>
              </w:rPr>
              <w:t xml:space="preserve"> </w:t>
            </w:r>
            <w:proofErr w:type="spellStart"/>
            <w:r w:rsidRPr="00F07BA0">
              <w:rPr>
                <w:rFonts w:ascii="Arial" w:hAnsi="Arial" w:cs="Arial"/>
                <w:i/>
                <w:spacing w:val="-8"/>
                <w:szCs w:val="18"/>
              </w:rPr>
              <w:t>davisae</w:t>
            </w:r>
            <w:proofErr w:type="spellEnd"/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keepNext/>
              <w:keepLines/>
              <w:spacing w:line="200" w:lineRule="exact"/>
              <w:ind w:left="-18" w:righ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PIF (NICU)</w:t>
            </w:r>
          </w:p>
        </w:tc>
        <w:tc>
          <w:tcPr>
            <w:tcW w:w="1785" w:type="dxa"/>
          </w:tcPr>
          <w:p w:rsidR="00C74B4A" w:rsidRPr="00F07BA0" w:rsidRDefault="00C74B4A" w:rsidP="004D57FF">
            <w:pPr>
              <w:pStyle w:val="TableText"/>
              <w:keepNext/>
              <w:keepLines/>
              <w:spacing w:line="200" w:lineRule="exact"/>
              <w:ind w:left="-33" w:righ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keepNext/>
              <w:keepLines/>
              <w:spacing w:line="200" w:lineRule="exact"/>
              <w:ind w:left="-108" w:righ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710" w:type="dxa"/>
          </w:tcPr>
          <w:p w:rsidR="00C74B4A" w:rsidRPr="00F07BA0" w:rsidRDefault="00C74B4A" w:rsidP="00852EC3">
            <w:pPr>
              <w:pStyle w:val="TableText"/>
              <w:keepNext/>
              <w:keepLines/>
              <w:spacing w:line="200" w:lineRule="exact"/>
              <w:ind w:left="-33" w:righ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&lt;EndNote&gt;&lt;Cite&gt;&lt;Author&gt;Carneiro&lt;/Author&gt;&lt;Year&gt;2003&lt;/Year&gt;&lt;RecNum&gt;402&lt;/RecNum&gt;&lt;DisplayText&gt;&lt;style face="superscript"&gt;(38)&lt;/style&gt;&lt;/DisplayText&gt;&lt;record&gt;&lt;rec-number&gt;402&lt;/rec-number&gt;&lt;foreign-keys&gt;&lt;key app="EN" db-id="tp0svttva92asuezpaevsspb952ze9z59tpx" timestamp="1530853196"&gt;402&lt;/key&gt;&lt;/foreign-keys&gt;&lt;ref-type name="Journal Article"&gt;17&lt;/ref-type&gt;&lt;contributors&gt;&lt;authors&gt;&lt;author&gt;Carneiro, L. A. M.&lt;/author&gt;&lt;author&gt;Silva, A. P. S.&lt;/author&gt;&lt;author&gt;Merquior, V. L. C.&lt;/author&gt;&lt;author&gt;Queiroz, M. L. P.&lt;/author&gt;&lt;/authors&gt;&lt;/contributors&gt;&lt;auth-address&gt;Disciplina Microbiol. e Imunologia, Faculdade de Cie. Médicas, Univ. do Estado do Rio de Janeiro, Ave. 28 Setembro 87, Fundos, 3 andar, 20551-030 Rio de Janeiro, RJ, Brazil&lt;/auth-address&gt;&lt;titles&gt;&lt;title&gt;Antimicrobial resistance in Gram-negative bacilli isolated from infant formulas&lt;/title&gt;&lt;secondary-title&gt;FEMS Microbiology Letters&lt;/secondary-title&gt;&lt;/titles&gt;&lt;periodical&gt;&lt;full-title&gt;FEMS Microbiology Letters&lt;/full-title&gt;&lt;/periodical&gt;&lt;pages&gt;175-179&lt;/pages&gt;&lt;volume&gt;228&lt;/volume&gt;&lt;number&gt;2&lt;/number&gt;&lt;keywords&gt;&lt;keyword&gt;Antimicrobial resistance&lt;/keyword&gt;&lt;keyword&gt;Gram-negative bacillus&lt;/keyword&gt;&lt;keyword&gt;Infant formula&lt;/keyword&gt;&lt;/keywords&gt;&lt;dates&gt;&lt;year&gt;2003&lt;/year&gt;&lt;/dates&gt;&lt;work-type&gt;Article&lt;/work-type&gt;&lt;urls&gt;&lt;related-urls&gt;&lt;url&gt;https://www.scopus.com/inward/record.uri?eid=2-s2.0-0344153779&amp;amp;doi=10.1016%2fS0378-1097%2803%2900739-0&amp;amp;partnerID=40&amp;amp;md5=4f096629206c611cd7801532a89d1b8f&lt;/url&gt;&lt;/related-urls&gt;&lt;/urls&gt;&lt;electronic-resource-num&gt;10.1016/S0378-1097(03)00739-0&lt;/electronic-resource-num&gt;&lt;remote-database-name&gt;Scopus&lt;/remote-database-name&gt;&lt;/record&gt;&lt;/Cite&gt;&lt;/EndNote&gt;</w:instrTex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38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C74B4A" w:rsidRPr="00F07BA0" w:rsidTr="004D57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keepNext/>
              <w:keepLines/>
              <w:spacing w:line="200" w:lineRule="exact"/>
              <w:ind w:left="0" w:right="0"/>
              <w:rPr>
                <w:rFonts w:ascii="Arial" w:hAnsi="Arial" w:cs="Arial"/>
                <w:i/>
                <w:spacing w:val="-8"/>
                <w:szCs w:val="18"/>
              </w:rPr>
            </w:pPr>
            <w:proofErr w:type="spellStart"/>
            <w:r w:rsidRPr="00F07BA0">
              <w:rPr>
                <w:rFonts w:ascii="Arial" w:hAnsi="Arial" w:cs="Arial"/>
                <w:i/>
                <w:spacing w:val="-8"/>
                <w:szCs w:val="18"/>
              </w:rPr>
              <w:t>Cedecea</w:t>
            </w:r>
            <w:proofErr w:type="spellEnd"/>
            <w:r w:rsidRPr="00F07BA0">
              <w:rPr>
                <w:rFonts w:ascii="Arial" w:hAnsi="Arial" w:cs="Arial"/>
                <w:i/>
                <w:spacing w:val="-8"/>
                <w:szCs w:val="18"/>
              </w:rPr>
              <w:t xml:space="preserve"> </w:t>
            </w:r>
            <w:proofErr w:type="spellStart"/>
            <w:r w:rsidRPr="00F07BA0">
              <w:rPr>
                <w:rFonts w:ascii="Arial" w:hAnsi="Arial" w:cs="Arial"/>
                <w:i/>
                <w:spacing w:val="-8"/>
                <w:szCs w:val="18"/>
              </w:rPr>
              <w:t>lapagei</w:t>
            </w:r>
            <w:proofErr w:type="spellEnd"/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keepNext/>
              <w:keepLines/>
              <w:spacing w:line="200" w:lineRule="exact"/>
              <w:ind w:left="-18" w:righ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PIF</w:t>
            </w:r>
          </w:p>
        </w:tc>
        <w:tc>
          <w:tcPr>
            <w:tcW w:w="1785" w:type="dxa"/>
          </w:tcPr>
          <w:p w:rsidR="00C74B4A" w:rsidRPr="00F07BA0" w:rsidRDefault="00C74B4A" w:rsidP="004D57FF">
            <w:pPr>
              <w:pStyle w:val="TableText"/>
              <w:keepNext/>
              <w:keepLines/>
              <w:spacing w:line="200" w:lineRule="exact"/>
              <w:ind w:left="-33" w:right="7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keepNext/>
              <w:keepLines/>
              <w:spacing w:line="200" w:lineRule="exact"/>
              <w:ind w:left="-108" w:righ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710" w:type="dxa"/>
          </w:tcPr>
          <w:p w:rsidR="00C74B4A" w:rsidRPr="00F07BA0" w:rsidRDefault="00C74B4A" w:rsidP="00852EC3">
            <w:pPr>
              <w:pStyle w:val="TableText"/>
              <w:keepNext/>
              <w:keepLines/>
              <w:spacing w:line="200" w:lineRule="exact"/>
              <w:ind w:left="-33" w:righ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&lt;EndNote&gt;&lt;Cite&gt;&lt;Author&gt;Heperkan&lt;/Author&gt;&lt;Year&gt;2017&lt;/Year&gt;&lt;RecNum&gt;403&lt;/RecNum&gt;&lt;DisplayText&gt;&lt;style face="superscript"&gt;(39)&lt;/style&gt;&lt;/DisplayText&gt;&lt;record&gt;&lt;rec-number&gt;403&lt;/rec-number&gt;&lt;foreign-keys&gt;&lt;key app="EN" db-id="tp0svttva92asuezpaevsspb952ze9z59tpx" timestamp="1530853313"&gt;403&lt;/key&gt;&lt;/foreign-keys&gt;&lt;ref-type name="Journal Article"&gt;17&lt;/ref-type&gt;&lt;contributors&gt;&lt;authors&gt;&lt;author&gt;Heperkan, D.&lt;/author&gt;&lt;author&gt;Dalkilic-Kaya, G.&lt;/author&gt;&lt;author&gt;Juneja, V. K.&lt;/author&gt;&lt;/authors&gt;&lt;/contributors&gt;&lt;auth-address&gt;Istanbul Technical University, Faculty of Chemical and Metallurgical Engineering, Department of Food Engineering, Turkey&amp;#xD;US. Department of Agriculture, Agricultural Research Service, Eastern Regional Research Center, 600 East Mermaid Lane, WyndmoorPA, United States&lt;/auth-address&gt;&lt;titles&gt;&lt;title&gt;Cronobacter sakazakii in baby foods and baby food ingredients of dairy origin and microbiological profile of positive samples&lt;/title&gt;&lt;secondary-title&gt;LWT - Food Science and Technology&lt;/secondary-title&gt;&lt;/titles&gt;&lt;periodical&gt;&lt;full-title&gt;LWT - Food Science and Technology&lt;/full-title&gt;&lt;/periodical&gt;&lt;pages&gt;402-407&lt;/pages&gt;&lt;volume&gt;75&lt;/volume&gt;&lt;dates&gt;&lt;year&gt;2017&lt;/year&gt;&lt;/dates&gt;&lt;work-type&gt;Article&lt;/work-type&gt;&lt;urls&gt;&lt;related-urls&gt;&lt;url&gt;https://www.scopus.com/inward/record.uri?eid=2-s2.0-84987851264&amp;amp;doi=10.1016%2fj.lwt.2016.09.013&amp;amp;partnerID=40&amp;amp;md5=804b3dbb933ee756e30b82105e3f4adf&lt;/url&gt;&lt;/related-urls&gt;&lt;/urls&gt;&lt;electronic-resource-num&gt;10.1016/j.lwt.2016.09.013&lt;/electronic-resource-num&gt;&lt;remote-database-name&gt;Scopus&lt;/remote-database-name&gt;&lt;/record&gt;&lt;/Cite&gt;&lt;/EndNote&gt;</w:instrTex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39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C74B4A" w:rsidRPr="00F07BA0" w:rsidTr="004D57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i/>
                <w:spacing w:val="-8"/>
                <w:szCs w:val="18"/>
              </w:rPr>
            </w:pPr>
            <w:r w:rsidRPr="00F07BA0">
              <w:rPr>
                <w:rFonts w:ascii="Arial" w:hAnsi="Arial" w:cs="Arial"/>
                <w:i/>
                <w:spacing w:val="-8"/>
                <w:szCs w:val="18"/>
              </w:rPr>
              <w:t xml:space="preserve">Citrobacter </w:t>
            </w:r>
            <w:proofErr w:type="spellStart"/>
            <w:r w:rsidRPr="00F07BA0">
              <w:rPr>
                <w:rFonts w:ascii="Arial" w:hAnsi="Arial" w:cs="Arial"/>
                <w:i/>
                <w:spacing w:val="-8"/>
                <w:szCs w:val="18"/>
              </w:rPr>
              <w:t>freundii</w:t>
            </w:r>
            <w:proofErr w:type="spellEnd"/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PIF, FUF</w:t>
            </w:r>
          </w:p>
        </w:tc>
        <w:tc>
          <w:tcPr>
            <w:tcW w:w="178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710" w:type="dxa"/>
          </w:tcPr>
          <w:p w:rsidR="00C74B4A" w:rsidRPr="00F07BA0" w:rsidRDefault="00C74B4A" w:rsidP="00852EC3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CYXJyb248L0F1dGhvcj48WWVhcj4yMDA3PC9ZZWFyPjxS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</w:instrText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CYXJyb248L0F1dGhvcj48WWVhcj4yMDA3PC9ZZWFyPjxS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.DATA </w:instrText>
            </w:r>
            <w:r w:rsidR="00852EC3">
              <w:rPr>
                <w:rFonts w:ascii="Arial" w:hAnsi="Arial" w:cs="Arial"/>
                <w:spacing w:val="-8"/>
                <w:szCs w:val="18"/>
              </w:rPr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end"/>
            </w:r>
            <w:r w:rsidRPr="00F07BA0">
              <w:rPr>
                <w:rFonts w:ascii="Arial" w:hAnsi="Arial" w:cs="Arial"/>
                <w:spacing w:val="-8"/>
                <w:szCs w:val="18"/>
              </w:rPr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34, 38, 40-42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C74B4A" w:rsidRPr="00F07BA0" w:rsidTr="004D57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i/>
                <w:spacing w:val="-8"/>
                <w:szCs w:val="18"/>
              </w:rPr>
            </w:pPr>
            <w:r w:rsidRPr="00F07BA0">
              <w:rPr>
                <w:rFonts w:ascii="Arial" w:hAnsi="Arial" w:cs="Arial"/>
                <w:i/>
                <w:spacing w:val="-8"/>
                <w:szCs w:val="18"/>
              </w:rPr>
              <w:t xml:space="preserve">Citrobacter </w:t>
            </w:r>
            <w:proofErr w:type="spellStart"/>
            <w:r w:rsidRPr="00F07BA0">
              <w:rPr>
                <w:rFonts w:ascii="Arial" w:hAnsi="Arial" w:cs="Arial"/>
                <w:i/>
                <w:spacing w:val="-8"/>
                <w:szCs w:val="18"/>
              </w:rPr>
              <w:t>koseri</w:t>
            </w:r>
            <w:proofErr w:type="spellEnd"/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PIF</w:t>
            </w:r>
          </w:p>
        </w:tc>
        <w:tc>
          <w:tcPr>
            <w:tcW w:w="178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3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710" w:type="dxa"/>
          </w:tcPr>
          <w:p w:rsidR="00C74B4A" w:rsidRPr="00F07BA0" w:rsidRDefault="00C74B4A" w:rsidP="00852EC3">
            <w:pPr>
              <w:pStyle w:val="TableText"/>
              <w:spacing w:line="200" w:lineRule="exact"/>
              <w:ind w:left="-3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CYXJyb248L0F1dGhvcj48WWVhcj4yMDA3PC9ZZWFyPjxS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</w:instrText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CYXJyb248L0F1dGhvcj48WWVhcj4yMDA3PC9ZZWFyPjxS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.DATA </w:instrText>
            </w:r>
            <w:r w:rsidR="00852EC3">
              <w:rPr>
                <w:rFonts w:ascii="Arial" w:hAnsi="Arial" w:cs="Arial"/>
                <w:spacing w:val="-8"/>
                <w:szCs w:val="18"/>
              </w:rPr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end"/>
            </w:r>
            <w:r w:rsidRPr="00F07BA0">
              <w:rPr>
                <w:rFonts w:ascii="Arial" w:hAnsi="Arial" w:cs="Arial"/>
                <w:spacing w:val="-8"/>
                <w:szCs w:val="18"/>
              </w:rPr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37, 40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DD268C" w:rsidRPr="00F07BA0" w:rsidTr="004D57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DD268C" w:rsidRPr="00F07BA0" w:rsidRDefault="00DD268C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i/>
                <w:spacing w:val="-8"/>
                <w:szCs w:val="18"/>
              </w:rPr>
            </w:pPr>
            <w:r w:rsidRPr="00F07BA0">
              <w:rPr>
                <w:rFonts w:ascii="Arial" w:hAnsi="Arial" w:cs="Arial"/>
                <w:i/>
                <w:spacing w:val="-8"/>
                <w:szCs w:val="18"/>
              </w:rPr>
              <w:t>Clostridium botulism</w:t>
            </w:r>
          </w:p>
        </w:tc>
        <w:tc>
          <w:tcPr>
            <w:tcW w:w="1815" w:type="dxa"/>
          </w:tcPr>
          <w:p w:rsidR="00DD268C" w:rsidRPr="00F07BA0" w:rsidRDefault="00C85D18" w:rsidP="004D57FF">
            <w:pPr>
              <w:pStyle w:val="TableText"/>
              <w:spacing w:line="200" w:lineRule="exact"/>
              <w:ind w:left="-1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Opened PIF</w:t>
            </w:r>
          </w:p>
        </w:tc>
        <w:tc>
          <w:tcPr>
            <w:tcW w:w="1785" w:type="dxa"/>
          </w:tcPr>
          <w:p w:rsidR="00DD268C" w:rsidRPr="00F07BA0" w:rsidRDefault="00C85D18" w:rsidP="004D57FF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Yes</w:t>
            </w:r>
          </w:p>
        </w:tc>
        <w:tc>
          <w:tcPr>
            <w:tcW w:w="1635" w:type="dxa"/>
          </w:tcPr>
          <w:p w:rsidR="00DD268C" w:rsidRPr="00F07BA0" w:rsidRDefault="00C85D18" w:rsidP="004D57FF">
            <w:pPr>
              <w:pStyle w:val="TableText"/>
              <w:spacing w:line="200" w:lineRule="exact"/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Yes</w:t>
            </w:r>
          </w:p>
        </w:tc>
        <w:tc>
          <w:tcPr>
            <w:tcW w:w="1710" w:type="dxa"/>
          </w:tcPr>
          <w:p w:rsidR="00DD268C" w:rsidRPr="00F07BA0" w:rsidRDefault="00C85D18" w:rsidP="00852EC3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&lt;EndNote&gt;&lt;Cite&gt;&lt;Author&gt;Brett&lt;/Author&gt;&lt;Year&gt;2005&lt;/Year&gt;&lt;RecNum&gt;586&lt;/RecNum&gt;&lt;DisplayText&gt;&lt;style face="superscript"&gt;(43, 44)&lt;/style&gt;&lt;/DisplayText&gt;&lt;record&gt;&lt;rec-number&gt;586&lt;/rec-number&gt;&lt;foreign-keys&gt;&lt;key app="EN" db-id="tp0svttva92asuezpaevsspb952ze9z59tpx" timestamp="1556596784"&gt;586&lt;/key&gt;&lt;/foreign-keys&gt;&lt;ref-type name="Journal Article"&gt;17&lt;/ref-type&gt;&lt;contributors&gt;&lt;authors&gt;&lt;author&gt;Brett, MM&lt;/author&gt;&lt;author&gt;McLauchlin, J&lt;/author&gt;&lt;author&gt;Harris, A&lt;/author&gt;&lt;author&gt;O&amp;apos;brien, S&lt;/author&gt;&lt;author&gt;Black, N&lt;/author&gt;&lt;author&gt;Forsyth, RJ&lt;/author&gt;&lt;author&gt;Roberts, D&lt;/author&gt;&lt;author&gt;Bolton, FJ&lt;/author&gt;&lt;/authors&gt;&lt;/contributors&gt;&lt;titles&gt;&lt;title&gt;A case of infant botulism with a possible link to infant formula milk powder: evidence for the presence of more than one strain of Clostridium botulinum in clinical specimens and food&lt;/title&gt;&lt;secondary-title&gt;Journal of Medical Microbiology&lt;/secondary-title&gt;&lt;/titles&gt;&lt;periodical&gt;&lt;full-title&gt;Journal of Medical Microbiology&lt;/full-title&gt;&lt;/periodical&gt;&lt;pages&gt;769-776&lt;/pages&gt;&lt;volume&gt;54&lt;/volume&gt;&lt;number&gt;8&lt;/number&gt;&lt;dates&gt;&lt;year&gt;2005&lt;/year&gt;&lt;/dates&gt;&lt;isbn&gt;1473-5644&lt;/isbn&gt;&lt;urls&gt;&lt;/urls&gt;&lt;/record&gt;&lt;/Cite&gt;&lt;Cite&gt;&lt;Author&gt;Barash&lt;/Author&gt;&lt;Year&gt;2010&lt;/Year&gt;&lt;RecNum&gt;206&lt;/RecNum&gt;&lt;record&gt;&lt;rec-number&gt;206&lt;/rec-number&gt;&lt;foreign-keys&gt;&lt;key app="EN" db-id="tp0svttva92asuezpaevsspb952ze9z59tpx" timestamp="1504662764"&gt;206&lt;/key&gt;&lt;/foreign-keys&gt;&lt;ref-type name="Journal Article"&gt;17&lt;/ref-type&gt;&lt;contributors&gt;&lt;authors&gt;&lt;author&gt;Barash, Jason R&lt;/author&gt;&lt;author&gt;Hsia, Jennifer K&lt;/author&gt;&lt;author&gt;Arnon, Stephen S&lt;/author&gt;&lt;/authors&gt;&lt;/contributors&gt;&lt;titles&gt;&lt;title&gt;Presence of soil-dwelling clostridia in commercial powdered infant formulas&lt;/title&gt;&lt;secondary-title&gt;The Journal of Pediatrics&lt;/secondary-title&gt;&lt;/titles&gt;&lt;periodical&gt;&lt;full-title&gt;The Journal of Pediatrics&lt;/full-title&gt;&lt;/periodical&gt;&lt;pages&gt;402-408&lt;/pages&gt;&lt;volume&gt;156&lt;/volume&gt;&lt;number&gt;3&lt;/number&gt;&lt;edition&gt;2009 Dec 9&lt;/edition&gt;&lt;dates&gt;&lt;year&gt;2010&lt;/year&gt;&lt;/dates&gt;&lt;isbn&gt;0022-3476&lt;/isbn&gt;&lt;urls&gt;&lt;/urls&gt;&lt;electronic-resource-num&gt;10.1016/j.jpeds.2009.09.072&lt;/electronic-resource-num&gt;&lt;/record&gt;&lt;/Cite&gt;&lt;/EndNote&gt;</w:instrTex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43, 44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C85D18" w:rsidRPr="00F07BA0" w:rsidTr="004D57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85D18" w:rsidRPr="00F07BA0" w:rsidRDefault="00C85D18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i/>
                <w:spacing w:val="-8"/>
                <w:szCs w:val="18"/>
              </w:rPr>
            </w:pPr>
            <w:r w:rsidRPr="00F07BA0">
              <w:rPr>
                <w:rFonts w:ascii="Arial" w:hAnsi="Arial" w:cs="Arial"/>
                <w:i/>
                <w:spacing w:val="-8"/>
                <w:szCs w:val="18"/>
              </w:rPr>
              <w:t>Clostridium difficile</w:t>
            </w:r>
          </w:p>
        </w:tc>
        <w:tc>
          <w:tcPr>
            <w:tcW w:w="1815" w:type="dxa"/>
          </w:tcPr>
          <w:p w:rsidR="00C85D18" w:rsidRPr="00F07BA0" w:rsidRDefault="00C85D18" w:rsidP="004D57FF">
            <w:pPr>
              <w:pStyle w:val="TableText"/>
              <w:spacing w:line="200" w:lineRule="exact"/>
              <w:ind w:left="-1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PIF</w:t>
            </w:r>
          </w:p>
        </w:tc>
        <w:tc>
          <w:tcPr>
            <w:tcW w:w="1785" w:type="dxa"/>
          </w:tcPr>
          <w:p w:rsidR="00C85D18" w:rsidRPr="00F07BA0" w:rsidRDefault="00C85D18" w:rsidP="004D57FF">
            <w:pPr>
              <w:pStyle w:val="TableText"/>
              <w:spacing w:line="200" w:lineRule="exact"/>
              <w:ind w:left="-3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635" w:type="dxa"/>
          </w:tcPr>
          <w:p w:rsidR="00C85D18" w:rsidRPr="00F07BA0" w:rsidRDefault="00C85D18" w:rsidP="004D57FF">
            <w:pPr>
              <w:pStyle w:val="TableText"/>
              <w:spacing w:line="200" w:lineRule="exact"/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710" w:type="dxa"/>
          </w:tcPr>
          <w:p w:rsidR="00C85D18" w:rsidRPr="00F07BA0" w:rsidRDefault="00C85D18" w:rsidP="00852EC3">
            <w:pPr>
              <w:pStyle w:val="TableText"/>
              <w:spacing w:line="200" w:lineRule="exact"/>
              <w:ind w:left="-3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&lt;EndNote&gt;&lt;Cite&gt;&lt;Author&gt;Saad&lt;/Author&gt;&lt;Year&gt;2013&lt;/Year&gt;&lt;RecNum&gt;587&lt;/RecNum&gt;&lt;DisplayText&gt;&lt;style face="superscript"&gt;(45)&lt;/style&gt;&lt;/DisplayText&gt;&lt;record&gt;&lt;rec-number&gt;587&lt;/rec-number&gt;&lt;foreign-keys&gt;&lt;key app="EN" db-id="tp0svttva92asuezpaevsspb952ze9z59tpx" timestamp="1556597244"&gt;587&lt;/key&gt;&lt;/foreign-keys&gt;&lt;ref-type name="Journal Article"&gt;17&lt;/ref-type&gt;&lt;contributors&gt;&lt;authors&gt;&lt;author&gt;Saad, Nagah Mohammed&lt;/author&gt;&lt;author&gt;Amin, Wallaa Farouk&lt;/author&gt;&lt;author&gt;Shaker, Eman Mokhtar&lt;/author&gt;&lt;/authors&gt;&lt;/contributors&gt;&lt;titles&gt;&lt;title&gt;Detection of toxigenic Clostridium difficile in powdered infant and follow-up formulae in Egypt&lt;/title&gt;&lt;secondary-title&gt;Veterinary World&lt;/secondary-title&gt;&lt;/titles&gt;&lt;periodical&gt;&lt;full-title&gt;Veterinary World&lt;/full-title&gt;&lt;/periodical&gt;&lt;pages&gt;862&lt;/pages&gt;&lt;volume&gt;6&lt;/volume&gt;&lt;number&gt;11&lt;/number&gt;&lt;dates&gt;&lt;year&gt;2013&lt;/year&gt;&lt;/dates&gt;&lt;isbn&gt;0972-8988&lt;/isbn&gt;&lt;urls&gt;&lt;/urls&gt;&lt;/record&gt;&lt;/Cite&gt;&lt;/EndNote&gt;</w:instrTex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45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C74B4A" w:rsidRPr="00F07BA0" w:rsidTr="004D57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i/>
                <w:spacing w:val="-8"/>
                <w:szCs w:val="18"/>
              </w:rPr>
            </w:pPr>
            <w:r w:rsidRPr="00F07BA0">
              <w:rPr>
                <w:rFonts w:ascii="Arial" w:hAnsi="Arial" w:cs="Arial"/>
                <w:i/>
                <w:spacing w:val="-8"/>
                <w:szCs w:val="18"/>
              </w:rPr>
              <w:t>Cronobacter sakazakii</w:t>
            </w:r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PIF</w:t>
            </w:r>
          </w:p>
        </w:tc>
        <w:tc>
          <w:tcPr>
            <w:tcW w:w="178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Yes</w:t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Yes</w:t>
            </w:r>
          </w:p>
        </w:tc>
        <w:tc>
          <w:tcPr>
            <w:tcW w:w="171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 xml:space="preserve">See </w:t>
            </w:r>
            <w:r w:rsidRPr="00F07BA0">
              <w:rPr>
                <w:rFonts w:ascii="Arial" w:hAnsi="Arial" w:cs="Arial"/>
                <w:i/>
                <w:spacing w:val="-8"/>
                <w:szCs w:val="18"/>
              </w:rPr>
              <w:t xml:space="preserve">Cronobacter </w:t>
            </w:r>
            <w:r w:rsidRPr="00F07BA0">
              <w:rPr>
                <w:rFonts w:ascii="Arial" w:hAnsi="Arial" w:cs="Arial"/>
                <w:spacing w:val="-8"/>
                <w:szCs w:val="18"/>
              </w:rPr>
              <w:t>table</w:t>
            </w:r>
          </w:p>
        </w:tc>
      </w:tr>
      <w:tr w:rsidR="00C74B4A" w:rsidRPr="00F07BA0" w:rsidTr="004D57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i/>
                <w:spacing w:val="-8"/>
                <w:szCs w:val="18"/>
              </w:rPr>
            </w:pPr>
            <w:r w:rsidRPr="00F07BA0">
              <w:rPr>
                <w:rFonts w:ascii="Arial" w:hAnsi="Arial" w:cs="Arial"/>
                <w:i/>
                <w:spacing w:val="-8"/>
                <w:szCs w:val="18"/>
              </w:rPr>
              <w:t xml:space="preserve">Enterobacter </w:t>
            </w:r>
            <w:proofErr w:type="spellStart"/>
            <w:r w:rsidRPr="00F07BA0">
              <w:rPr>
                <w:rFonts w:ascii="Arial" w:hAnsi="Arial" w:cs="Arial"/>
                <w:i/>
                <w:spacing w:val="-8"/>
                <w:szCs w:val="18"/>
              </w:rPr>
              <w:t>agglomerans</w:t>
            </w:r>
            <w:proofErr w:type="spellEnd"/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PIF</w:t>
            </w:r>
          </w:p>
        </w:tc>
        <w:tc>
          <w:tcPr>
            <w:tcW w:w="178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3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Yes</w:t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710" w:type="dxa"/>
          </w:tcPr>
          <w:p w:rsidR="00C74B4A" w:rsidRPr="00F07BA0" w:rsidRDefault="00C74B4A" w:rsidP="00852EC3">
            <w:pPr>
              <w:pStyle w:val="TableText"/>
              <w:spacing w:line="200" w:lineRule="exact"/>
              <w:ind w:left="-3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&lt;EndNote&gt;&lt;Cite&gt;&lt;Author&gt;Muytjens&lt;/Author&gt;&lt;Year&gt;1988&lt;/Year&gt;&lt;RecNum&gt;12&lt;/RecNum&gt;&lt;DisplayText&gt;&lt;style face="superscript"&gt;(46)&lt;/style&gt;&lt;/DisplayText&gt;&lt;record&gt;&lt;rec-number&gt;12&lt;/rec-number&gt;&lt;foreign-keys&gt;&lt;key app="EN" db-id="tp0svttva92asuezpaevsspb952ze9z59tpx" timestamp="1494988742"&gt;12&lt;/key&gt;&lt;/foreign-keys&gt;&lt;ref-type name="Journal Article"&gt;17&lt;/ref-type&gt;&lt;contributors&gt;&lt;authors&gt;&lt;author&gt;Muytjens, H. L.&lt;/author&gt;&lt;author&gt;Roelofs-Willemse, H.&lt;/author&gt;&lt;author&gt;Jaspar, G. H. J.&lt;/author&gt;&lt;/authors&gt;&lt;/contributors&gt;&lt;auth-address&gt;Department of Medical Microbiology, University Hospital, University of Nijmegen, 6500 HB Nijmegen, Netherlands&lt;/auth-address&gt;&lt;titles&gt;&lt;title&gt;Quality of powdered substitutes for breast milk with regard to members of the family Enterobacteriaceae&lt;/title&gt;&lt;secondary-title&gt;Journal of Clinical Microbiology&lt;/secondary-title&gt;&lt;/titles&gt;&lt;periodical&gt;&lt;full-title&gt;Journal of Clinical Microbiology&lt;/full-title&gt;&lt;/periodical&gt;&lt;pages&gt;743-746&lt;/pages&gt;&lt;volume&gt;26&lt;/volume&gt;&lt;number&gt;4&lt;/number&gt;&lt;dates&gt;&lt;year&gt;1988&lt;/year&gt;&lt;/dates&gt;&lt;work-type&gt;Article&lt;/work-type&gt;&lt;urls&gt;&lt;related-urls&gt;&lt;url&gt;https://www.scopus.com/inward/record.uri?eid=2-s2.0-0023866746&amp;amp;partnerID=40&amp;amp;md5=28c9d190e72d7b2c1ca29e3ad92d925a&lt;/url&gt;&lt;/related-urls&gt;&lt;/urls&gt;&lt;remote-database-name&gt;Scopus&lt;/remote-database-name&gt;&lt;/record&gt;&lt;/Cite&gt;&lt;/EndNote&gt;</w:instrTex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46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C74B4A" w:rsidRPr="00F07BA0" w:rsidTr="004D57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i/>
                <w:spacing w:val="-8"/>
                <w:szCs w:val="18"/>
              </w:rPr>
            </w:pPr>
            <w:r w:rsidRPr="00F07BA0">
              <w:rPr>
                <w:rFonts w:ascii="Arial" w:hAnsi="Arial" w:cs="Arial"/>
                <w:i/>
                <w:spacing w:val="-8"/>
                <w:szCs w:val="18"/>
              </w:rPr>
              <w:t xml:space="preserve">Enterobacter </w:t>
            </w:r>
            <w:proofErr w:type="spellStart"/>
            <w:r w:rsidRPr="00F07BA0">
              <w:rPr>
                <w:rFonts w:ascii="Arial" w:hAnsi="Arial" w:cs="Arial"/>
                <w:i/>
                <w:spacing w:val="-8"/>
                <w:szCs w:val="18"/>
              </w:rPr>
              <w:t>cancerogenus</w:t>
            </w:r>
            <w:proofErr w:type="spellEnd"/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Enteral feeding tubes</w:t>
            </w:r>
          </w:p>
        </w:tc>
        <w:tc>
          <w:tcPr>
            <w:tcW w:w="178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710" w:type="dxa"/>
          </w:tcPr>
          <w:p w:rsidR="00C74B4A" w:rsidRPr="00F07BA0" w:rsidRDefault="00C74B4A" w:rsidP="00852EC3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&lt;EndNote&gt;&lt;Cite&gt;&lt;Author&gt;Hurrell&lt;/Author&gt;&lt;Year&gt;2009&lt;/Year&gt;&lt;RecNum&gt;252&lt;/RecNum&gt;&lt;DisplayText&gt;&lt;style face="superscript"&gt;(47)&lt;/style&gt;&lt;/DisplayText&gt;&lt;record&gt;&lt;rec-number&gt;252&lt;/rec-number&gt;&lt;foreign-keys&gt;&lt;key app="EN" db-id="tp0svttva92asuezpaevsspb952ze9z59tpx" timestamp="1506391037"&gt;252&lt;/key&gt;&lt;/foreign-keys&gt;&lt;ref-type name="Journal Article"&gt;17&lt;/ref-type&gt;&lt;contributors&gt;&lt;authors&gt;&lt;author&gt;Hurrell, E.&lt;/author&gt;&lt;author&gt;Kucerova, E.&lt;/author&gt;&lt;author&gt;Loughlin, M.&lt;/author&gt;&lt;author&gt;Caubilla-Barron, J.&lt;/author&gt;&lt;author&gt;Hilton, A.&lt;/author&gt;&lt;author&gt;Armstrong, R.&lt;/author&gt;&lt;author&gt;Smith, C.&lt;/author&gt;&lt;author&gt;Grant, J.&lt;/author&gt;&lt;author&gt;Shoo, S.&lt;/author&gt;&lt;author&gt;Forsythe, S.&lt;/author&gt;&lt;/authors&gt;&lt;/contributors&gt;&lt;auth-address&gt;School of Science and Technology, Nottingham Trent University, Clifton Lane, Nottingham, NG11 8NS, United Kingdom&amp;#xD;Life and Health Sciences, Aston University, Aston Triangle, Birmingham, B4 7ET, United Kingdom&amp;#xD;Nottingham City Hospital, Nottingham, NG5 1PB, United Kingdom&amp;#xD;Queens Medical Centre, Nottingham, NG7 2UH, United Kingdom&lt;/auth-address&gt;&lt;titles&gt;&lt;title&gt;Neonatal enteral feeding tubes as loci for colonisation by members of the Enterobacteriaceae&lt;/title&gt;&lt;secondary-title&gt;BMC Infectious Diseases&lt;/secondary-title&gt;&lt;/titles&gt;&lt;periodical&gt;&lt;full-title&gt;BMC Infectious Diseases&lt;/full-title&gt;&lt;/periodical&gt;&lt;pages&gt;146&lt;/pages&gt;&lt;volume&gt;9&lt;/volume&gt;&lt;dates&gt;&lt;year&gt;2009&lt;/year&gt;&lt;/dates&gt;&lt;work-type&gt;Article&lt;/work-type&gt;&lt;urls&gt;&lt;related-urls&gt;&lt;url&gt;https://www.scopus.com/inward/record.uri?eid=2-s2.0-70350268087&amp;amp;doi=10.1186%2f1471-2334-9-146&amp;amp;partnerID=40&amp;amp;md5=799351c146a58a80785810bec4c0251a&lt;/url&gt;&lt;/related-urls&gt;&lt;/urls&gt;&lt;custom7&gt;1471&lt;/custom7&gt;&lt;electronic-resource-num&gt;10.1186/1471-2334-9-146&lt;/electronic-resource-num&gt;&lt;remote-database-name&gt;Scopus&lt;/remote-database-name&gt;&lt;/record&gt;&lt;/Cite&gt;&lt;/EndNote&gt;</w:instrTex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47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C74B4A" w:rsidRPr="00F07BA0" w:rsidTr="004D57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i/>
                <w:spacing w:val="-8"/>
                <w:szCs w:val="18"/>
              </w:rPr>
            </w:pPr>
            <w:r w:rsidRPr="00F07BA0">
              <w:rPr>
                <w:rFonts w:ascii="Arial" w:hAnsi="Arial" w:cs="Arial"/>
                <w:i/>
                <w:spacing w:val="-8"/>
                <w:szCs w:val="18"/>
              </w:rPr>
              <w:t>Enterobacter cloacae</w:t>
            </w:r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Processing plants, PIF, FUF, infant formula room (hospital)</w:t>
            </w:r>
          </w:p>
        </w:tc>
        <w:tc>
          <w:tcPr>
            <w:tcW w:w="1785" w:type="dxa"/>
          </w:tcPr>
          <w:p w:rsidR="00C74B4A" w:rsidRPr="00F07BA0" w:rsidRDefault="00C74B4A" w:rsidP="00852EC3">
            <w:pPr>
              <w:pStyle w:val="TableText"/>
              <w:spacing w:line="200" w:lineRule="exact"/>
              <w:ind w:left="-3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 xml:space="preserve">Yes - 1 death 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&lt;EndNote&gt;&lt;Cite&gt;&lt;Author&gt;Caubilla-Barron&lt;/Author&gt;&lt;Year&gt;2007&lt;/Year&gt;&lt;RecNum&gt;116&lt;/RecNum&gt;&lt;DisplayText&gt;&lt;style face="superscript"&gt;(48)&lt;/style&gt;&lt;/DisplayText&gt;&lt;record&gt;&lt;rec-number&gt;116&lt;/rec-number&gt;&lt;foreign-keys&gt;&lt;key app="EN" db-id="tp0svttva92asuezpaevsspb952ze9z59tpx" timestamp="1502690065"&gt;116&lt;/key&gt;&lt;/foreign-keys&gt;&lt;ref-type name="Journal Article"&gt;17&lt;/ref-type&gt;&lt;contributors&gt;&lt;authors&gt;&lt;author&gt;Caubilla-Barron, J.&lt;/author&gt;&lt;author&gt;Hurrell, E.&lt;/author&gt;&lt;author&gt;Townsend, S.&lt;/author&gt;&lt;author&gt;Cheetham, P.&lt;/author&gt;&lt;author&gt;Loc-Carrillo, C.&lt;/author&gt;&lt;author&gt;Fayet, O.&lt;/author&gt;&lt;author&gt;Prère, M. F.&lt;/author&gt;&lt;author&gt;Forsythe, S. J.&lt;/author&gt;&lt;/authors&gt;&lt;/contributors&gt;&lt;auth-address&gt;School of Biomedical and Natural Sciences, Nottingham Trent University, Clifton Lane, Nottingham, NG11 8NS, United Kingdom&amp;#xD;Laboratoire de Microbiologie et Génetique Moléculaires, UMR 5100 CNRS, Université Paul Sabatier Toulouse III, 118 route de Narbonne, 31062 Toulouse Cedex 9, France&lt;/auth-address&gt;&lt;titles&gt;&lt;title&gt;Genotypic and phenotypic analysis of Enterobacter sakazakii strains from an outbreak resulting in fatalities in a neonatal intensive care unit in France&lt;/title&gt;&lt;secondary-title&gt;Journal of Clinical Microbiology&lt;/secondary-title&gt;&lt;/titles&gt;&lt;periodical&gt;&lt;full-title&gt;Journal of Clinical Microbiology&lt;/full-title&gt;&lt;/periodical&gt;&lt;pages&gt;3979-3985&lt;/pages&gt;&lt;volume&gt;45&lt;/volume&gt;&lt;number&gt;12&lt;/number&gt;&lt;dates&gt;&lt;year&gt;2007&lt;/year&gt;&lt;/dates&gt;&lt;work-type&gt;Article&lt;/work-type&gt;&lt;urls&gt;&lt;related-urls&gt;&lt;url&gt;https://www.scopus.com/inward/record.uri?eid=2-s2.0-37249035981&amp;amp;doi=10.1128%2fJCM.01075-07&amp;amp;partnerID=40&amp;amp;md5=0e8fca39df4e9a035a539deaebbee1e9&lt;/url&gt;&lt;/related-urls&gt;&lt;/urls&gt;&lt;electronic-resource-num&gt;10.1128/JCM.01075-07&lt;/electronic-resource-num&gt;&lt;remote-database-name&gt;Scopus&lt;/remote-database-name&gt;&lt;/record&gt;&lt;/Cite&gt;&lt;/EndNote&gt;</w:instrTex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48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Possible</w:t>
            </w:r>
          </w:p>
        </w:tc>
        <w:tc>
          <w:tcPr>
            <w:tcW w:w="1710" w:type="dxa"/>
          </w:tcPr>
          <w:p w:rsidR="00C74B4A" w:rsidRPr="00F07BA0" w:rsidRDefault="00C74B4A" w:rsidP="00852EC3">
            <w:pPr>
              <w:pStyle w:val="TableText"/>
              <w:spacing w:line="200" w:lineRule="exact"/>
              <w:ind w:left="-3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DaGFwPC9BdXRob3I+PFllYXI+MjAwOTwvWWVhcj48UmVj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</w:instrText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DaGFwPC9BdXRob3I+PFllYXI+MjAwOTwvWWVhcj48UmVj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.DATA </w:instrText>
            </w:r>
            <w:r w:rsidR="00852EC3">
              <w:rPr>
                <w:rFonts w:ascii="Arial" w:hAnsi="Arial" w:cs="Arial"/>
                <w:spacing w:val="-8"/>
                <w:szCs w:val="18"/>
              </w:rPr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end"/>
            </w:r>
            <w:r w:rsidRPr="00F07BA0">
              <w:rPr>
                <w:rFonts w:ascii="Arial" w:hAnsi="Arial" w:cs="Arial"/>
                <w:spacing w:val="-8"/>
                <w:szCs w:val="18"/>
              </w:rPr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34, 41, 46, 48-50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C74B4A" w:rsidRPr="00F07BA0" w:rsidTr="004D57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i/>
                <w:spacing w:val="-8"/>
                <w:szCs w:val="18"/>
              </w:rPr>
            </w:pPr>
            <w:r w:rsidRPr="00F07BA0">
              <w:rPr>
                <w:rFonts w:ascii="Arial" w:hAnsi="Arial" w:cs="Arial"/>
                <w:i/>
                <w:spacing w:val="-8"/>
                <w:szCs w:val="18"/>
              </w:rPr>
              <w:t xml:space="preserve">Enterobacter </w:t>
            </w:r>
            <w:proofErr w:type="spellStart"/>
            <w:r w:rsidRPr="00F07BA0">
              <w:rPr>
                <w:rFonts w:ascii="Arial" w:hAnsi="Arial" w:cs="Arial"/>
                <w:i/>
                <w:spacing w:val="-8"/>
                <w:szCs w:val="18"/>
              </w:rPr>
              <w:t>hormaechei</w:t>
            </w:r>
            <w:proofErr w:type="spellEnd"/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PIF</w:t>
            </w:r>
          </w:p>
        </w:tc>
        <w:tc>
          <w:tcPr>
            <w:tcW w:w="1785" w:type="dxa"/>
          </w:tcPr>
          <w:p w:rsidR="00C74B4A" w:rsidRPr="00F07BA0" w:rsidRDefault="00C74B4A" w:rsidP="00852EC3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 xml:space="preserve">Yes </w:t>
            </w:r>
            <w:r w:rsidR="0077092A" w:rsidRPr="00F07BA0">
              <w:rPr>
                <w:rFonts w:ascii="Arial" w:hAnsi="Arial" w:cs="Arial"/>
                <w:spacing w:val="-8"/>
                <w:szCs w:val="18"/>
              </w:rPr>
              <w:t>–</w:t>
            </w:r>
            <w:r w:rsidRPr="00F07BA0">
              <w:rPr>
                <w:rFonts w:ascii="Arial" w:hAnsi="Arial" w:cs="Arial"/>
                <w:spacing w:val="-8"/>
                <w:szCs w:val="18"/>
              </w:rPr>
              <w:t xml:space="preserve"> </w:t>
            </w:r>
            <w:r w:rsidR="0077092A" w:rsidRPr="00F07BA0">
              <w:rPr>
                <w:rFonts w:ascii="Arial" w:hAnsi="Arial" w:cs="Arial"/>
                <w:spacing w:val="-8"/>
                <w:szCs w:val="18"/>
              </w:rPr>
              <w:t xml:space="preserve">7 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Ub3duc2VuZDwvQXV0aG9yPjxZZWFyPjIwMDg8L1llYXI+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</w:instrText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Ub3duc2VuZDwvQXV0aG9yPjxZZWFyPjIwMDg8L1llYXI+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.DATA </w:instrText>
            </w:r>
            <w:r w:rsidR="00852EC3">
              <w:rPr>
                <w:rFonts w:ascii="Arial" w:hAnsi="Arial" w:cs="Arial"/>
                <w:spacing w:val="-8"/>
                <w:szCs w:val="18"/>
              </w:rPr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end"/>
            </w:r>
            <w:r w:rsidRPr="00F07BA0">
              <w:rPr>
                <w:rFonts w:ascii="Arial" w:hAnsi="Arial" w:cs="Arial"/>
                <w:spacing w:val="-8"/>
                <w:szCs w:val="18"/>
              </w:rPr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51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  <w:r w:rsidR="0077092A" w:rsidRPr="00F07BA0">
              <w:rPr>
                <w:rFonts w:ascii="Arial" w:hAnsi="Arial" w:cs="Arial"/>
                <w:spacing w:val="-8"/>
                <w:szCs w:val="18"/>
              </w:rPr>
              <w:t xml:space="preserve">,  2 </w:t>
            </w:r>
            <w:r w:rsidR="0077092A" w:rsidRPr="00F07BA0">
              <w:rPr>
                <w:rFonts w:ascii="Arial" w:hAnsi="Arial" w:cs="Arial"/>
                <w:spacing w:val="-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&lt;EndNote&gt;&lt;Cite&gt;&lt;Author&gt;Jackson&lt;/Author&gt;&lt;Year&gt;2015&lt;/Year&gt;&lt;RecNum&gt;394&lt;/RecNum&gt;&lt;DisplayText&gt;&lt;style face="superscript"&gt;(52)&lt;/style&gt;&lt;/DisplayText&gt;&lt;record&gt;&lt;rec-number&gt;394&lt;/rec-number&gt;&lt;foreign-keys&gt;&lt;key app="EN" db-id="tp0svttva92asuezpaevsspb952ze9z59tpx" timestamp="1530582754"&gt;394&lt;/key&gt;&lt;/foreign-keys&gt;&lt;ref-type name="Journal Article"&gt;17&lt;/ref-type&gt;&lt;contributors&gt;&lt;authors&gt;&lt;author&gt;Jackson, E. E.&lt;/author&gt;&lt;author&gt;Flores, J. P.&lt;/author&gt;&lt;author&gt;Fernández-Escartín, E.&lt;/author&gt;&lt;author&gt;Forsythe, S. J.&lt;/author&gt;&lt;/authors&gt;&lt;/contributors&gt;&lt;titles&gt;&lt;title&gt;Reevaluation of a suspected Cronobacter sakazakii outbreak in Mexico&lt;/title&gt;&lt;secondary-title&gt;Journal of Food Protection&lt;/secondary-title&gt;&lt;/titles&gt;&lt;periodical&gt;&lt;full-title&gt;Journal of Food Protection&lt;/full-title&gt;&lt;/periodical&gt;&lt;pages&gt;1191-1196&lt;/pages&gt;&lt;volume&gt;78&lt;/volume&gt;&lt;number&gt;6&lt;/number&gt;&lt;dates&gt;&lt;year&gt;2015&lt;/year&gt;&lt;/dates&gt;&lt;work-type&gt;Article&lt;/work-type&gt;&lt;urls&gt;&lt;related-urls&gt;&lt;url&gt;https://www.scopus.com/inward/record.uri?eid=2-s2.0-84930526200&amp;amp;doi=10.4315%2f0362-028X.JFP-14-563&amp;amp;partnerID=40&amp;amp;md5=0598e69956f4f2922c988d8ad333690f&lt;/url&gt;&lt;/related-urls&gt;&lt;/urls&gt;&lt;electronic-resource-num&gt;10.4315/0362-028X.JFP-14-563&lt;/electronic-resource-num&gt;&lt;remote-database-name&gt;Scopus&lt;/remote-database-name&gt;&lt;/record&gt;&lt;/Cite&gt;&lt;/EndNote&gt;</w:instrText>
            </w:r>
            <w:r w:rsidR="0077092A"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52)</w:t>
            </w:r>
            <w:r w:rsidR="0077092A"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Yes (suspected)</w:t>
            </w:r>
          </w:p>
        </w:tc>
        <w:tc>
          <w:tcPr>
            <w:tcW w:w="1710" w:type="dxa"/>
          </w:tcPr>
          <w:p w:rsidR="00C74B4A" w:rsidRPr="00F07BA0" w:rsidRDefault="0077092A" w:rsidP="00852EC3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HaWFtbWFuY288L0F1dGhvcj48WWVhcj4yMDExPC9ZZWFy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</w:instrText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HaWFtbWFuY288L0F1dGhvcj48WWVhcj4yMDExPC9ZZWFy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.DATA </w:instrText>
            </w:r>
            <w:r w:rsidR="00852EC3">
              <w:rPr>
                <w:rFonts w:ascii="Arial" w:hAnsi="Arial" w:cs="Arial"/>
                <w:spacing w:val="-8"/>
                <w:szCs w:val="18"/>
              </w:rPr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end"/>
            </w:r>
            <w:r w:rsidRPr="00F07BA0">
              <w:rPr>
                <w:rFonts w:ascii="Arial" w:hAnsi="Arial" w:cs="Arial"/>
                <w:spacing w:val="-8"/>
                <w:szCs w:val="18"/>
              </w:rPr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42, 47, 51, 52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C74B4A" w:rsidRPr="00F07BA0" w:rsidTr="004D57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i/>
                <w:spacing w:val="-8"/>
                <w:szCs w:val="18"/>
              </w:rPr>
            </w:pPr>
            <w:r w:rsidRPr="00F07BA0">
              <w:rPr>
                <w:rFonts w:ascii="Arial" w:hAnsi="Arial" w:cs="Arial"/>
                <w:i/>
                <w:spacing w:val="-8"/>
                <w:szCs w:val="18"/>
              </w:rPr>
              <w:t>Escherichia coli</w:t>
            </w:r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PIF, enteral feeding tubes</w:t>
            </w:r>
          </w:p>
        </w:tc>
        <w:tc>
          <w:tcPr>
            <w:tcW w:w="178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3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710" w:type="dxa"/>
          </w:tcPr>
          <w:p w:rsidR="00C74B4A" w:rsidRPr="00F07BA0" w:rsidRDefault="00C74B4A" w:rsidP="00852EC3">
            <w:pPr>
              <w:pStyle w:val="TableText"/>
              <w:spacing w:line="200" w:lineRule="exact"/>
              <w:ind w:left="-3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CYXJyb248L0F1dGhvcj48WWVhcj4yMDA3PC9ZZWFyPjxS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</w:instrText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CYXJyb248L0F1dGhvcj48WWVhcj4yMDA3PC9ZZWFyPjxS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.DATA </w:instrText>
            </w:r>
            <w:r w:rsidR="00852EC3">
              <w:rPr>
                <w:rFonts w:ascii="Arial" w:hAnsi="Arial" w:cs="Arial"/>
                <w:spacing w:val="-8"/>
                <w:szCs w:val="18"/>
              </w:rPr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end"/>
            </w:r>
            <w:r w:rsidRPr="00F07BA0">
              <w:rPr>
                <w:rFonts w:ascii="Arial" w:hAnsi="Arial" w:cs="Arial"/>
                <w:spacing w:val="-8"/>
                <w:szCs w:val="18"/>
              </w:rPr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40, 41, 47, 53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C74B4A" w:rsidRPr="00F07BA0" w:rsidTr="004D57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i/>
                <w:spacing w:val="-8"/>
                <w:szCs w:val="18"/>
              </w:rPr>
            </w:pPr>
            <w:r w:rsidRPr="00F07BA0">
              <w:rPr>
                <w:rFonts w:ascii="Arial" w:hAnsi="Arial" w:cs="Arial"/>
                <w:i/>
                <w:spacing w:val="-8"/>
                <w:szCs w:val="18"/>
              </w:rPr>
              <w:t xml:space="preserve">Escherichia </w:t>
            </w:r>
            <w:proofErr w:type="spellStart"/>
            <w:r w:rsidRPr="00F07BA0">
              <w:rPr>
                <w:rFonts w:ascii="Arial" w:hAnsi="Arial" w:cs="Arial"/>
                <w:i/>
                <w:spacing w:val="-8"/>
                <w:szCs w:val="18"/>
              </w:rPr>
              <w:t>hermanii</w:t>
            </w:r>
            <w:proofErr w:type="spellEnd"/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PIF</w:t>
            </w:r>
          </w:p>
        </w:tc>
        <w:tc>
          <w:tcPr>
            <w:tcW w:w="178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710" w:type="dxa"/>
          </w:tcPr>
          <w:p w:rsidR="00C74B4A" w:rsidRPr="00F07BA0" w:rsidRDefault="00C74B4A" w:rsidP="00852EC3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Id2FuZzwvQXV0aG9yPjxZZWFyPjIwMDg8L1llYXI+PFJl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==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</w:instrText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Id2FuZzwvQXV0aG9yPjxZZWFyPjIwMDg8L1llYXI+PFJl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==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.DATA </w:instrText>
            </w:r>
            <w:r w:rsidR="00852EC3">
              <w:rPr>
                <w:rFonts w:ascii="Arial" w:hAnsi="Arial" w:cs="Arial"/>
                <w:spacing w:val="-8"/>
                <w:szCs w:val="18"/>
              </w:rPr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end"/>
            </w:r>
            <w:r w:rsidRPr="00F07BA0">
              <w:rPr>
                <w:rFonts w:ascii="Arial" w:hAnsi="Arial" w:cs="Arial"/>
                <w:spacing w:val="-8"/>
                <w:szCs w:val="18"/>
              </w:rPr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37, 50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C74B4A" w:rsidRPr="00F07BA0" w:rsidTr="004D57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i/>
                <w:spacing w:val="-8"/>
                <w:szCs w:val="18"/>
              </w:rPr>
            </w:pPr>
            <w:r w:rsidRPr="00F07BA0">
              <w:rPr>
                <w:rFonts w:ascii="Arial" w:hAnsi="Arial" w:cs="Arial"/>
                <w:i/>
                <w:spacing w:val="-8"/>
                <w:szCs w:val="18"/>
              </w:rPr>
              <w:t xml:space="preserve">Escherichia </w:t>
            </w:r>
            <w:proofErr w:type="spellStart"/>
            <w:r w:rsidRPr="00F07BA0">
              <w:rPr>
                <w:rFonts w:ascii="Arial" w:hAnsi="Arial" w:cs="Arial"/>
                <w:i/>
                <w:spacing w:val="-8"/>
                <w:szCs w:val="18"/>
              </w:rPr>
              <w:t>vulneris</w:t>
            </w:r>
            <w:proofErr w:type="spellEnd"/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PIF</w:t>
            </w:r>
          </w:p>
        </w:tc>
        <w:tc>
          <w:tcPr>
            <w:tcW w:w="178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3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710" w:type="dxa"/>
          </w:tcPr>
          <w:p w:rsidR="00C74B4A" w:rsidRPr="00F07BA0" w:rsidRDefault="00C74B4A" w:rsidP="00852EC3">
            <w:pPr>
              <w:pStyle w:val="TableText"/>
              <w:spacing w:line="200" w:lineRule="exact"/>
              <w:ind w:left="-3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CYXJyb248L0F1dGhvcj48WWVhcj4yMDA3PC9ZZWFyPjxS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=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</w:instrText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CYXJyb248L0F1dGhvcj48WWVhcj4yMDA3PC9ZZWFyPjxS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=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.DATA </w:instrText>
            </w:r>
            <w:r w:rsidR="00852EC3">
              <w:rPr>
                <w:rFonts w:ascii="Arial" w:hAnsi="Arial" w:cs="Arial"/>
                <w:spacing w:val="-8"/>
                <w:szCs w:val="18"/>
              </w:rPr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end"/>
            </w:r>
            <w:r w:rsidRPr="00F07BA0">
              <w:rPr>
                <w:rFonts w:ascii="Arial" w:hAnsi="Arial" w:cs="Arial"/>
                <w:spacing w:val="-8"/>
                <w:szCs w:val="18"/>
              </w:rPr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37, 40, 47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C74B4A" w:rsidRPr="00F07BA0" w:rsidTr="004D57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i/>
                <w:spacing w:val="-8"/>
                <w:szCs w:val="18"/>
              </w:rPr>
            </w:pPr>
            <w:r w:rsidRPr="00F07BA0">
              <w:rPr>
                <w:rFonts w:ascii="Arial" w:hAnsi="Arial" w:cs="Arial"/>
                <w:i/>
                <w:spacing w:val="-8"/>
                <w:szCs w:val="18"/>
              </w:rPr>
              <w:t xml:space="preserve">Klebsiella </w:t>
            </w:r>
            <w:proofErr w:type="spellStart"/>
            <w:r w:rsidRPr="00F07BA0">
              <w:rPr>
                <w:rFonts w:ascii="Arial" w:hAnsi="Arial" w:cs="Arial"/>
                <w:i/>
                <w:spacing w:val="-8"/>
                <w:szCs w:val="18"/>
              </w:rPr>
              <w:t>oxytoca</w:t>
            </w:r>
            <w:proofErr w:type="spellEnd"/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Survives desiccation for over 2 years</w:t>
            </w:r>
          </w:p>
        </w:tc>
        <w:tc>
          <w:tcPr>
            <w:tcW w:w="178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710" w:type="dxa"/>
          </w:tcPr>
          <w:p w:rsidR="00C74B4A" w:rsidRPr="00F07BA0" w:rsidRDefault="00C74B4A" w:rsidP="00852EC3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&lt;EndNote&gt;&lt;Cite&gt;&lt;Author&gt;Barron&lt;/Author&gt;&lt;Year&gt;2007&lt;/Year&gt;&lt;RecNum&gt;42&lt;/RecNum&gt;&lt;DisplayText&gt;&lt;style face="superscript"&gt;(40)&lt;/style&gt;&lt;/DisplayText&gt;&lt;record&gt;&lt;rec-number&gt;42&lt;/rec-number&gt;&lt;foreign-keys&gt;&lt;key app="EN" db-id="tp0svttva92asuezpaevsspb952ze9z59tpx" timestamp="1497320609"&gt;42&lt;/key&gt;&lt;/foreign-keys&gt;&lt;ref-type name="Journal Article"&gt;17&lt;/ref-type&gt;&lt;contributors&gt;&lt;authors&gt;&lt;author&gt;Barron, J. C.&lt;/author&gt;&lt;author&gt;Forsythe, S. J.&lt;/author&gt;&lt;/authors&gt;&lt;/contributors&gt;&lt;auth-address&gt;School of Biomedical and Natural Sciences, Nottingham Trent University, Clifton Lane, Nottingham NG11 8NS, United Kingdom&lt;/auth-address&gt;&lt;titles&gt;&lt;title&gt;Dry stress and survival time of Enterobacter sakazakii and other Enterobacteriaceae in dehydrated powdered infant formula&lt;/title&gt;&lt;secondary-title&gt;Journal of Food Protection&lt;/secondary-title&gt;&lt;/titles&gt;&lt;periodical&gt;&lt;full-title&gt;Journal of Food Protection&lt;/full-title&gt;&lt;/periodical&gt;&lt;pages&gt;2111-2117&lt;/pages&gt;&lt;volume&gt;70&lt;/volume&gt;&lt;number&gt;9&lt;/number&gt;&lt;dates&gt;&lt;year&gt;2007&lt;/year&gt;&lt;/dates&gt;&lt;work-type&gt;Article&lt;/work-type&gt;&lt;urls&gt;&lt;related-urls&gt;&lt;url&gt;https://www.scopus.com/inward/record.uri?eid=2-s2.0-34748868677&amp;amp;partnerID=40&amp;amp;md5=91e61663e6302ba514357240646a740b&lt;/url&gt;&lt;/related-urls&gt;&lt;/urls&gt;&lt;remote-database-name&gt;Scopus&lt;/remote-database-name&gt;&lt;/record&gt;&lt;/Cite&gt;&lt;/EndNote&gt;</w:instrTex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40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C74B4A" w:rsidRPr="00F07BA0" w:rsidTr="004D57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i/>
                <w:spacing w:val="-8"/>
                <w:szCs w:val="18"/>
              </w:rPr>
            </w:pPr>
            <w:r w:rsidRPr="00F07BA0">
              <w:rPr>
                <w:rFonts w:ascii="Arial" w:hAnsi="Arial" w:cs="Arial"/>
                <w:i/>
                <w:spacing w:val="-8"/>
                <w:szCs w:val="18"/>
              </w:rPr>
              <w:t>Klebsiella pneumoniae</w:t>
            </w:r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Processing plant, PIF, FUF and enteral feeding tubes</w:t>
            </w:r>
          </w:p>
        </w:tc>
        <w:tc>
          <w:tcPr>
            <w:tcW w:w="1785" w:type="dxa"/>
          </w:tcPr>
          <w:p w:rsidR="00C74B4A" w:rsidRPr="00F07BA0" w:rsidRDefault="00C74B4A" w:rsidP="00852EC3">
            <w:pPr>
              <w:pStyle w:val="TableText"/>
              <w:spacing w:line="200" w:lineRule="exact"/>
              <w:ind w:left="-3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 xml:space="preserve">Yes 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&lt;EndNote&gt;&lt;Cite&gt;&lt;Author&gt;Sun&lt;/Author&gt;&lt;Year&gt;2010&lt;/Year&gt;&lt;RecNum&gt;393&lt;/RecNum&gt;&lt;DisplayText&gt;&lt;style face="superscript"&gt;(54)&lt;/style&gt;&lt;/DisplayText&gt;&lt;record&gt;&lt;rec-number&gt;393&lt;/rec-number&gt;&lt;foreign-keys&gt;&lt;key app="EN" db-id="tp0svttva92asuezpaevsspb952ze9z59tpx" timestamp="1530582685"&gt;393&lt;/key&gt;&lt;/foreign-keys&gt;&lt;ref-type name="Journal Article"&gt;17&lt;/ref-type&gt;&lt;contributors&gt;&lt;authors&gt;&lt;author&gt;Sun, Feilong&lt;/author&gt;&lt;author&gt;Wu, Daocheng&lt;/author&gt;&lt;author&gt;Qiu, Zhigang&lt;/author&gt;&lt;author&gt;Jin, Min&lt;/author&gt;&lt;author&gt;wang, Xinwei&lt;/author&gt;&lt;author&gt;Li, Junwen&lt;/author&gt;&lt;/authors&gt;&lt;/contributors&gt;&lt;titles&gt;&lt;title&gt;Development of real-time PCR systems based on SYBR Green for the specific detection and quantification of Klebsiella pneumoniae in infant formula&lt;/title&gt;&lt;secondary-title&gt;Food Control&lt;/secondary-title&gt;&lt;/titles&gt;&lt;periodical&gt;&lt;full-title&gt;Food Control&lt;/full-title&gt;&lt;/periodical&gt;&lt;pages&gt;487-491&lt;/pages&gt;&lt;volume&gt;21&lt;/volume&gt;&lt;number&gt;4&lt;/number&gt;&lt;keywords&gt;&lt;keyword&gt;Detection and quantification&lt;/keyword&gt;&lt;keyword&gt;Infant formula&lt;/keyword&gt;&lt;keyword&gt;Reference standards&lt;/keyword&gt;&lt;keyword&gt;Real-time PCR&lt;/keyword&gt;&lt;keyword&gt;SYBR Green&lt;/keyword&gt;&lt;/keywords&gt;&lt;dates&gt;&lt;year&gt;2010&lt;/year&gt;&lt;pub-dates&gt;&lt;date&gt;2010/04/01/&lt;/date&gt;&lt;/pub-dates&gt;&lt;/dates&gt;&lt;isbn&gt;0956-7135&lt;/isbn&gt;&lt;urls&gt;&lt;related-urls&gt;&lt;url&gt;http://www.sciencedirect.com/science/article/pii/S0956713509002266&lt;/url&gt;&lt;/related-urls&gt;&lt;/urls&gt;&lt;electronic-resource-num&gt;https://doi.org/10.1016/j.foodcont.2009.07.014&lt;/electronic-resource-num&gt;&lt;/record&gt;&lt;/Cite&gt;&lt;/EndNote&gt;</w:instrTex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54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710" w:type="dxa"/>
          </w:tcPr>
          <w:p w:rsidR="00C74B4A" w:rsidRPr="00F07BA0" w:rsidRDefault="00C74B4A" w:rsidP="00852EC3">
            <w:pPr>
              <w:pStyle w:val="TableText"/>
              <w:spacing w:line="200" w:lineRule="exact"/>
              <w:ind w:left="-3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DaGFwPC9BdXRob3I+PFllYXI+MjAwOTwvWWVhcj48UmVj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</w:instrText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DaGFwPC9BdXRob3I+PFllYXI+MjAwOTwvWWVhcj48UmVj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.DATA </w:instrText>
            </w:r>
            <w:r w:rsidR="00852EC3">
              <w:rPr>
                <w:rFonts w:ascii="Arial" w:hAnsi="Arial" w:cs="Arial"/>
                <w:spacing w:val="-8"/>
                <w:szCs w:val="18"/>
              </w:rPr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end"/>
            </w:r>
            <w:r w:rsidRPr="00F07BA0">
              <w:rPr>
                <w:rFonts w:ascii="Arial" w:hAnsi="Arial" w:cs="Arial"/>
                <w:spacing w:val="-8"/>
                <w:szCs w:val="18"/>
              </w:rPr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34, 38, 41, 46, 49, 50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C74B4A" w:rsidRPr="00F07BA0" w:rsidTr="004D57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i/>
                <w:spacing w:val="-8"/>
                <w:szCs w:val="18"/>
              </w:rPr>
            </w:pPr>
            <w:proofErr w:type="spellStart"/>
            <w:r w:rsidRPr="00F07BA0">
              <w:rPr>
                <w:rFonts w:ascii="Arial" w:hAnsi="Arial" w:cs="Arial"/>
                <w:i/>
                <w:spacing w:val="-8"/>
                <w:szCs w:val="18"/>
              </w:rPr>
              <w:t>Leclercia</w:t>
            </w:r>
            <w:proofErr w:type="spellEnd"/>
            <w:r w:rsidRPr="00F07BA0">
              <w:rPr>
                <w:rFonts w:ascii="Arial" w:hAnsi="Arial" w:cs="Arial"/>
                <w:i/>
                <w:spacing w:val="-8"/>
                <w:szCs w:val="18"/>
              </w:rPr>
              <w:t xml:space="preserve"> </w:t>
            </w:r>
            <w:proofErr w:type="spellStart"/>
            <w:r w:rsidRPr="00F07BA0">
              <w:rPr>
                <w:rFonts w:ascii="Arial" w:hAnsi="Arial" w:cs="Arial"/>
                <w:i/>
                <w:spacing w:val="-8"/>
                <w:szCs w:val="18"/>
              </w:rPr>
              <w:t>adecarboxylata</w:t>
            </w:r>
            <w:proofErr w:type="spellEnd"/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Processing plant and PIF</w:t>
            </w:r>
          </w:p>
        </w:tc>
        <w:tc>
          <w:tcPr>
            <w:tcW w:w="178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710" w:type="dxa"/>
          </w:tcPr>
          <w:p w:rsidR="00C74B4A" w:rsidRPr="00F07BA0" w:rsidRDefault="00C74B4A" w:rsidP="00852EC3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&lt;EndNote&gt;&lt;Cite&gt;&lt;Author&gt;Popp&lt;/Author&gt;&lt;Year&gt;2009&lt;/Year&gt;&lt;RecNum&gt;405&lt;/RecNum&gt;&lt;DisplayText&gt;&lt;style face="superscript"&gt;(49)&lt;/style&gt;&lt;/DisplayText&gt;&lt;record&gt;&lt;rec-number&gt;405&lt;/rec-number&gt;&lt;foreign-keys&gt;&lt;key app="EN" db-id="tp0svttva92asuezpaevsspb952ze9z59tpx" timestamp="1530854694"&gt;405&lt;/key&gt;&lt;/foreign-keys&gt;&lt;ref-type name="Journal Article"&gt;17&lt;/ref-type&gt;&lt;contributors&gt;&lt;authors&gt;&lt;author&gt;Popp, A.&lt;/author&gt;&lt;author&gt;Iversen, C.&lt;/author&gt;&lt;author&gt;Fricker-Feer, C.&lt;/author&gt;&lt;author&gt;Gschwend, K.&lt;/author&gt;&lt;author&gt;Stephan, R.&lt;/author&gt;&lt;/authors&gt;&lt;/contributors&gt;&lt;auth-address&gt;Institute for Food Safety and Hygiene, Vetsuisse Faculty University of Zurich, Winterthurerstrasse 272, 8057 Zurich, Switzerland&amp;#xD;Centre for Food Safety, School of Agriculture, Food Science and Veterinary Medicine, University College Dublin, Belfield, Dublin 4, Ireland&amp;#xD;QA and Food Safety Department, Hochdorf Nutritec AG, 6280 Hochdorf, Switzerland&lt;/auth-address&gt;&lt;titles&gt;&lt;title&gt;Identification of Enterobacteriaceae isolates from raw ingredients, environmental samples and products of an infant formula processing plant&lt;/title&gt;&lt;secondary-title&gt;Archiv fur Lebensmittelhygiene&lt;/secondary-title&gt;&lt;/titles&gt;&lt;periodical&gt;&lt;full-title&gt;Archiv fur Lebensmittelhygiene&lt;/full-title&gt;&lt;/periodical&gt;&lt;pages&gt;92-97&lt;/pages&gt;&lt;volume&gt;60&lt;/volume&gt;&lt;number&gt;3&lt;/number&gt;&lt;keywords&gt;&lt;keyword&gt;Enterobacteriaceae&lt;/keyword&gt;&lt;keyword&gt;Infant food&lt;/keyword&gt;&lt;keyword&gt;Powdered infant formula&lt;/keyword&gt;&lt;/keywords&gt;&lt;dates&gt;&lt;year&gt;2009&lt;/year&gt;&lt;/dates&gt;&lt;work-type&gt;Article&lt;/work-type&gt;&lt;urls&gt;&lt;related-urls&gt;&lt;url&gt;https://www.scopus.com/inward/record.uri?eid=2-s2.0-67650447420&amp;amp;doi=10.2376%2f0003-925X-60-92&amp;amp;partnerID=40&amp;amp;md5=8ed7e0f6f9d004b036b6121367a8dc41&lt;/url&gt;&lt;/related-urls&gt;&lt;/urls&gt;&lt;electronic-resource-num&gt;10.2376/0003-925X-60-92&lt;/electronic-resource-num&gt;&lt;remote-database-name&gt;Scopus&lt;/remote-database-name&gt;&lt;/record&gt;&lt;/Cite&gt;&lt;/EndNote&gt;</w:instrTex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49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C74B4A" w:rsidRPr="00F07BA0" w:rsidTr="004D57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i/>
                <w:spacing w:val="-8"/>
                <w:szCs w:val="18"/>
              </w:rPr>
            </w:pPr>
            <w:r w:rsidRPr="00F07BA0">
              <w:rPr>
                <w:rFonts w:ascii="Arial" w:hAnsi="Arial" w:cs="Arial"/>
                <w:i/>
                <w:spacing w:val="-8"/>
                <w:szCs w:val="18"/>
              </w:rPr>
              <w:t>Legionella pneumophila</w:t>
            </w:r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Contaminated water used for PIF</w:t>
            </w:r>
          </w:p>
        </w:tc>
        <w:tc>
          <w:tcPr>
            <w:tcW w:w="1785" w:type="dxa"/>
          </w:tcPr>
          <w:p w:rsidR="00C74B4A" w:rsidRPr="00F07BA0" w:rsidRDefault="00C74B4A" w:rsidP="00852EC3">
            <w:pPr>
              <w:pStyle w:val="TableText"/>
              <w:spacing w:line="200" w:lineRule="exact"/>
              <w:ind w:left="-3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 xml:space="preserve">Yes - 2 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&lt;EndNote&gt;&lt;Cite&gt;&lt;Author&gt;Wei&lt;/Author&gt;&lt;Year&gt;2014&lt;/Year&gt;&lt;RecNum&gt;395&lt;/RecNum&gt;&lt;DisplayText&gt;&lt;style face="superscript"&gt;(55)&lt;/style&gt;&lt;/DisplayText&gt;&lt;record&gt;&lt;rec-number&gt;395&lt;/rec-number&gt;&lt;foreign-keys&gt;&lt;key app="EN" db-id="tp0svttva92asuezpaevsspb952ze9z59tpx" timestamp="1530584058"&gt;395&lt;/key&gt;&lt;/foreign-keys&gt;&lt;ref-type name="Journal Article"&gt;17&lt;/ref-type&gt;&lt;contributors&gt;&lt;authors&gt;&lt;author&gt;Wei, S. H.&lt;/author&gt;&lt;author&gt;Chou, P.&lt;/author&gt;&lt;author&gt;Tseng, L. R.&lt;/author&gt;&lt;author&gt;Lin, H. C.&lt;/author&gt;&lt;author&gt;Wang, J. H.&lt;/author&gt;&lt;author&gt;Sheu, J. N.&lt;/author&gt;&lt;author&gt;Liu, M. T.&lt;/author&gt;&lt;author&gt;Liu, F. C.&lt;/author&gt;&lt;author&gt;Wu, H. H.&lt;/author&gt;&lt;author&gt;Lin, M. C.&lt;/author&gt;&lt;author&gt;Ko, C. F.&lt;/author&gt;&lt;author&gt;Lin, H. Y.&lt;/author&gt;&lt;author&gt;Kao, P. H.&lt;/author&gt;&lt;author&gt;Hwang, K. P.&lt;/author&gt;&lt;author&gt;Hsu, Y. L.&lt;/author&gt;&lt;author&gt;Kuo, T. L.&lt;/author&gt;&lt;author&gt;Chiang, C. S.&lt;/author&gt;&lt;/authors&gt;&lt;/contributors&gt;&lt;titles&gt;&lt;title&gt;Nosocomial Neonatal Legionellosis Associated with Water In Infant Formula, Taiwan&lt;/title&gt;&lt;secondary-title&gt;Emerging Infectious Diseases&lt;/secondary-title&gt;&lt;/titles&gt;&lt;periodical&gt;&lt;full-title&gt;Emerging Infectious Diseases&lt;/full-title&gt;&lt;/periodical&gt;&lt;pages&gt;1921-1924&lt;/pages&gt;&lt;volume&gt;20&lt;/volume&gt;&lt;number&gt;11&lt;/number&gt;&lt;dates&gt;&lt;year&gt;2014&lt;/year&gt;&lt;/dates&gt;&lt;work-type&gt;Article&lt;/work-type&gt;&lt;urls&gt;&lt;related-urls&gt;&lt;url&gt;https://www.scopus.com/inward/record.uri?eid=2-s2.0-84908101970&amp;amp;doi=10.3201%2feid2011.140542&amp;amp;partnerID=40&amp;amp;md5=6102ff8c31643fcf57557d093f001db5&lt;/url&gt;&lt;/related-urls&gt;&lt;/urls&gt;&lt;electronic-resource-num&gt;10.3201/eid2011.140542&lt;/electronic-resource-num&gt;&lt;remote-database-name&gt;Scopus&lt;/remote-database-name&gt;&lt;/record&gt;&lt;/Cite&gt;&lt;/EndNote&gt;</w:instrTex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55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710" w:type="dxa"/>
          </w:tcPr>
          <w:p w:rsidR="00C74B4A" w:rsidRPr="00F07BA0" w:rsidRDefault="00C74B4A" w:rsidP="00852EC3">
            <w:pPr>
              <w:pStyle w:val="TableText"/>
              <w:spacing w:line="200" w:lineRule="exact"/>
              <w:ind w:left="-3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&lt;EndNote&gt;&lt;Cite&gt;&lt;Author&gt;Wei&lt;/Author&gt;&lt;Year&gt;2014&lt;/Year&gt;&lt;RecNum&gt;395&lt;/RecNum&gt;&lt;DisplayText&gt;&lt;style face="superscript"&gt;(55)&lt;/style&gt;&lt;/DisplayText&gt;&lt;record&gt;&lt;rec-number&gt;395&lt;/rec-number&gt;&lt;foreign-keys&gt;&lt;key app="EN" db-id="tp0svttva92asuezpaevsspb952ze9z59tpx" timestamp="1530584058"&gt;395&lt;/key&gt;&lt;/foreign-keys&gt;&lt;ref-type name="Journal Article"&gt;17&lt;/ref-type&gt;&lt;contributors&gt;&lt;authors&gt;&lt;author&gt;Wei, S. H.&lt;/author&gt;&lt;author&gt;Chou, P.&lt;/author&gt;&lt;author&gt;Tseng, L. R.&lt;/author&gt;&lt;author&gt;Lin, H. C.&lt;/author&gt;&lt;author&gt;Wang, J. H.&lt;/author&gt;&lt;author&gt;Sheu, J. N.&lt;/author&gt;&lt;author&gt;Liu, M. T.&lt;/author&gt;&lt;author&gt;Liu, F. C.&lt;/author&gt;&lt;author&gt;Wu, H. H.&lt;/author&gt;&lt;author&gt;Lin, M. C.&lt;/author&gt;&lt;author&gt;Ko, C. F.&lt;/author&gt;&lt;author&gt;Lin, H. Y.&lt;/author&gt;&lt;author&gt;Kao, P. H.&lt;/author&gt;&lt;author&gt;Hwang, K. P.&lt;/author&gt;&lt;author&gt;Hsu, Y. L.&lt;/author&gt;&lt;author&gt;Kuo, T. L.&lt;/author&gt;&lt;author&gt;Chiang, C. S.&lt;/author&gt;&lt;/authors&gt;&lt;/contributors&gt;&lt;titles&gt;&lt;title&gt;Nosocomial Neonatal Legionellosis Associated with Water In Infant Formula, Taiwan&lt;/title&gt;&lt;secondary-title&gt;Emerging Infectious Diseases&lt;/secondary-title&gt;&lt;/titles&gt;&lt;periodical&gt;&lt;full-title&gt;Emerging Infectious Diseases&lt;/full-title&gt;&lt;/periodical&gt;&lt;pages&gt;1921-1924&lt;/pages&gt;&lt;volume&gt;20&lt;/volume&gt;&lt;number&gt;11&lt;/number&gt;&lt;dates&gt;&lt;year&gt;2014&lt;/year&gt;&lt;/dates&gt;&lt;work-type&gt;Article&lt;/work-type&gt;&lt;urls&gt;&lt;related-urls&gt;&lt;url&gt;https://www.scopus.com/inward/record.uri?eid=2-s2.0-84908101970&amp;amp;doi=10.3201%2feid2011.140542&amp;amp;partnerID=40&amp;amp;md5=6102ff8c31643fcf57557d093f001db5&lt;/url&gt;&lt;/related-urls&gt;&lt;/urls&gt;&lt;electronic-resource-num&gt;10.3201/eid2011.140542&lt;/electronic-resource-num&gt;&lt;remote-database-name&gt;Scopus&lt;/remote-database-name&gt;&lt;/record&gt;&lt;/Cite&gt;&lt;/EndNote&gt;</w:instrTex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55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C74B4A" w:rsidRPr="00F07BA0" w:rsidTr="004D57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i/>
                <w:spacing w:val="-8"/>
                <w:szCs w:val="18"/>
              </w:rPr>
            </w:pPr>
            <w:r w:rsidRPr="00F07BA0">
              <w:rPr>
                <w:rFonts w:ascii="Arial" w:hAnsi="Arial" w:cs="Arial"/>
                <w:i/>
                <w:spacing w:val="-8"/>
                <w:szCs w:val="18"/>
              </w:rPr>
              <w:t>Listeria monocytogenes</w:t>
            </w:r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PIF (NICU)</w:t>
            </w:r>
          </w:p>
        </w:tc>
        <w:tc>
          <w:tcPr>
            <w:tcW w:w="178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710" w:type="dxa"/>
          </w:tcPr>
          <w:p w:rsidR="00C74B4A" w:rsidRPr="00F07BA0" w:rsidRDefault="00C74B4A" w:rsidP="00852EC3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&lt;EndNote&gt;&lt;Cite&gt;&lt;Author&gt;El-Gamal&lt;/Author&gt;&lt;Year&gt;2013&lt;/Year&gt;&lt;RecNum&gt;399&lt;/RecNum&gt;&lt;DisplayText&gt;&lt;style face="superscript"&gt;(35)&lt;/style&gt;&lt;/DisplayText&gt;&lt;record&gt;&lt;rec-number&gt;399&lt;/rec-number&gt;&lt;foreign-keys&gt;&lt;key app="EN" db-id="tp0svttva92asuezpaevsspb952ze9z59tpx" timestamp="1530852829"&gt;399&lt;/key&gt;&lt;/foreign-keys&gt;&lt;ref-type name="Journal Article"&gt;17&lt;/ref-type&gt;&lt;contributors&gt;&lt;authors&gt;&lt;author&gt;El-Gamal, M. S.&lt;/author&gt;&lt;author&gt;El Dairouty, R. K.&lt;/author&gt;&lt;author&gt;Okda, A. Y.&lt;/author&gt;&lt;author&gt;Salah, S. H.&lt;/author&gt;&lt;author&gt;El-Shamy, S. M.&lt;/author&gt;&lt;/authors&gt;&lt;/contributors&gt;&lt;auth-address&gt;Department of Microbiology, Al Azhar University, Cairo, Egypt&amp;#xD;Lab of Dairy Microbiology, Department of Dairy Science, Food Industries and Nutrition Division, National Research Center, Dokki, Giza, Egypt&lt;/auth-address&gt;&lt;titles&gt;&lt;title&gt;Incidence and interrelation of Cronobacter sakazakii and other foodborne bacteria in some milk products and infant formula milks in Cairo and Giza area&lt;/title&gt;&lt;secondary-title&gt;World Applied Sciences Journal&lt;/secondary-title&gt;&lt;/titles&gt;&lt;periodical&gt;&lt;full-title&gt;World Applied Sciences Journal&lt;/full-title&gt;&lt;/periodical&gt;&lt;pages&gt;1129-1141&lt;/pages&gt;&lt;volume&gt;26&lt;/volume&gt;&lt;number&gt;9&lt;/number&gt;&lt;keywords&gt;&lt;keyword&gt;C. sakazakii&lt;/keyword&gt;&lt;keyword&gt;Food-borne pathogens&lt;/keyword&gt;&lt;keyword&gt;Incidence&lt;/keyword&gt;&lt;keyword&gt;Interrelation&lt;/keyword&gt;&lt;keyword&gt;Milk powder&lt;/keyword&gt;&lt;keyword&gt;Milk products&lt;/keyword&gt;&lt;keyword&gt;Powdered infant formula milk&lt;/keyword&gt;&lt;/keywords&gt;&lt;dates&gt;&lt;year&gt;2013&lt;/year&gt;&lt;/dates&gt;&lt;work-type&gt;Article&lt;/work-type&gt;&lt;urls&gt;&lt;related-urls&gt;&lt;url&gt;https://www.scopus.com/inward/record.uri?eid=2-s2.0-84888624505&amp;amp;doi=10.5829%2fidosi.wasj.2013.26.09.13542&amp;amp;partnerID=40&amp;amp;md5=9c6b8bc19259c5969f9ef6f8262b92c5&lt;/url&gt;&lt;/related-urls&gt;&lt;/urls&gt;&lt;electronic-resource-num&gt;10.5829/idosi.wasj.2013.26.09.13542&lt;/electronic-resource-num&gt;&lt;remote-database-name&gt;Scopus&lt;/remote-database-name&gt;&lt;/record&gt;&lt;/Cite&gt;&lt;/EndNote&gt;</w:instrTex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35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C74B4A" w:rsidRPr="00F07BA0" w:rsidTr="004D57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spacing w:val="-8"/>
                <w:szCs w:val="18"/>
              </w:rPr>
            </w:pPr>
            <w:proofErr w:type="spellStart"/>
            <w:r w:rsidRPr="00F07BA0">
              <w:rPr>
                <w:rFonts w:ascii="Arial" w:hAnsi="Arial" w:cs="Arial"/>
                <w:i/>
                <w:spacing w:val="-8"/>
                <w:szCs w:val="18"/>
              </w:rPr>
              <w:t>Pantoea</w:t>
            </w:r>
            <w:proofErr w:type="spellEnd"/>
            <w:r w:rsidRPr="00F07BA0">
              <w:rPr>
                <w:rFonts w:ascii="Arial" w:hAnsi="Arial" w:cs="Arial"/>
                <w:spacing w:val="-8"/>
                <w:szCs w:val="18"/>
              </w:rPr>
              <w:t xml:space="preserve"> spp.</w:t>
            </w:r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PIF</w:t>
            </w:r>
          </w:p>
        </w:tc>
        <w:tc>
          <w:tcPr>
            <w:tcW w:w="178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3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710" w:type="dxa"/>
          </w:tcPr>
          <w:p w:rsidR="00C74B4A" w:rsidRPr="00F07BA0" w:rsidRDefault="00C74B4A" w:rsidP="00852EC3">
            <w:pPr>
              <w:pStyle w:val="TableText"/>
              <w:spacing w:line="200" w:lineRule="exact"/>
              <w:ind w:left="-3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CYXJyb248L0F1dGhvcj48WWVhcj4yMDA3PC9ZZWFyPjxS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=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</w:instrText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CYXJyb248L0F1dGhvcj48WWVhcj4yMDA3PC9ZZWFyPjxS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=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.DATA </w:instrText>
            </w:r>
            <w:r w:rsidR="00852EC3">
              <w:rPr>
                <w:rFonts w:ascii="Arial" w:hAnsi="Arial" w:cs="Arial"/>
                <w:spacing w:val="-8"/>
                <w:szCs w:val="18"/>
              </w:rPr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end"/>
            </w:r>
            <w:r w:rsidRPr="00F07BA0">
              <w:rPr>
                <w:rFonts w:ascii="Arial" w:hAnsi="Arial" w:cs="Arial"/>
                <w:spacing w:val="-8"/>
                <w:szCs w:val="18"/>
              </w:rPr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37, 40, 49, 50, 56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C74B4A" w:rsidRPr="00F07BA0" w:rsidTr="004D57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i/>
                <w:spacing w:val="-8"/>
                <w:szCs w:val="18"/>
              </w:rPr>
            </w:pPr>
            <w:r w:rsidRPr="00F07BA0">
              <w:rPr>
                <w:rFonts w:ascii="Arial" w:hAnsi="Arial" w:cs="Arial"/>
                <w:i/>
                <w:spacing w:val="-8"/>
                <w:szCs w:val="18"/>
              </w:rPr>
              <w:lastRenderedPageBreak/>
              <w:t>Pseudomonas aeruginosa</w:t>
            </w:r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PIF, feeding bottles and milk pasteurizers (NICU)</w:t>
            </w:r>
          </w:p>
        </w:tc>
        <w:tc>
          <w:tcPr>
            <w:tcW w:w="178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710" w:type="dxa"/>
          </w:tcPr>
          <w:p w:rsidR="00C74B4A" w:rsidRPr="00F07BA0" w:rsidRDefault="00C74B4A" w:rsidP="00852EC3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FZHdhcmRzPC9BdXRob3I+PFllYXI+MTk3NDwvWWVhcj48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</w:instrText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FZHdhcmRzPC9BdXRob3I+PFllYXI+MTk3NDwvWWVhcj48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.DATA </w:instrText>
            </w:r>
            <w:r w:rsidR="00852EC3">
              <w:rPr>
                <w:rFonts w:ascii="Arial" w:hAnsi="Arial" w:cs="Arial"/>
                <w:spacing w:val="-8"/>
                <w:szCs w:val="18"/>
              </w:rPr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end"/>
            </w:r>
            <w:r w:rsidRPr="00F07BA0">
              <w:rPr>
                <w:rFonts w:ascii="Arial" w:hAnsi="Arial" w:cs="Arial"/>
                <w:spacing w:val="-8"/>
                <w:szCs w:val="18"/>
              </w:rPr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57, 58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C74B4A" w:rsidRPr="00F07BA0" w:rsidTr="004D57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i/>
                <w:spacing w:val="-8"/>
                <w:szCs w:val="18"/>
              </w:rPr>
              <w:t>Salmonella</w:t>
            </w:r>
            <w:r w:rsidRPr="00F07BA0">
              <w:rPr>
                <w:rFonts w:ascii="Arial" w:hAnsi="Arial" w:cs="Arial"/>
                <w:spacing w:val="-8"/>
                <w:szCs w:val="18"/>
              </w:rPr>
              <w:t xml:space="preserve"> spp.</w:t>
            </w:r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Processing plant, PIF</w:t>
            </w:r>
          </w:p>
        </w:tc>
        <w:tc>
          <w:tcPr>
            <w:tcW w:w="178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3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Yes</w:t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Yes</w:t>
            </w:r>
          </w:p>
        </w:tc>
        <w:tc>
          <w:tcPr>
            <w:tcW w:w="171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3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 xml:space="preserve">See </w:t>
            </w:r>
            <w:r w:rsidRPr="00F07BA0">
              <w:rPr>
                <w:rFonts w:ascii="Arial" w:hAnsi="Arial" w:cs="Arial"/>
                <w:i/>
                <w:spacing w:val="-8"/>
                <w:szCs w:val="18"/>
              </w:rPr>
              <w:t>Salmonella</w:t>
            </w:r>
            <w:r w:rsidRPr="00F07BA0">
              <w:rPr>
                <w:rFonts w:ascii="Arial" w:hAnsi="Arial" w:cs="Arial"/>
                <w:spacing w:val="-8"/>
                <w:szCs w:val="18"/>
              </w:rPr>
              <w:t xml:space="preserve"> Table</w:t>
            </w:r>
          </w:p>
        </w:tc>
      </w:tr>
      <w:tr w:rsidR="00C74B4A" w:rsidRPr="00F07BA0" w:rsidTr="004D57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i/>
                <w:spacing w:val="-8"/>
                <w:szCs w:val="18"/>
              </w:rPr>
            </w:pPr>
            <w:r w:rsidRPr="00F07BA0">
              <w:rPr>
                <w:rFonts w:ascii="Arial" w:hAnsi="Arial" w:cs="Arial"/>
                <w:i/>
                <w:spacing w:val="-8"/>
                <w:szCs w:val="18"/>
              </w:rPr>
              <w:t xml:space="preserve">Serratia </w:t>
            </w:r>
            <w:proofErr w:type="spellStart"/>
            <w:r w:rsidRPr="00F07BA0">
              <w:rPr>
                <w:rFonts w:ascii="Arial" w:hAnsi="Arial" w:cs="Arial"/>
                <w:i/>
                <w:spacing w:val="-8"/>
                <w:szCs w:val="18"/>
              </w:rPr>
              <w:t>ficaria</w:t>
            </w:r>
            <w:proofErr w:type="spellEnd"/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PIF, FUF</w:t>
            </w:r>
          </w:p>
        </w:tc>
        <w:tc>
          <w:tcPr>
            <w:tcW w:w="178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710" w:type="dxa"/>
          </w:tcPr>
          <w:p w:rsidR="00C74B4A" w:rsidRPr="00F07BA0" w:rsidRDefault="00C74B4A" w:rsidP="00852EC3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DaGFwPC9BdXRob3I+PFllYXI+MjAwOTwvWWVhcj48UmVj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</w:instrText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DaGFwPC9BdXRob3I+PFllYXI+MjAwOTwvWWVhcj48UmVj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.DATA </w:instrText>
            </w:r>
            <w:r w:rsidR="00852EC3">
              <w:rPr>
                <w:rFonts w:ascii="Arial" w:hAnsi="Arial" w:cs="Arial"/>
                <w:spacing w:val="-8"/>
                <w:szCs w:val="18"/>
              </w:rPr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end"/>
            </w:r>
            <w:r w:rsidRPr="00F07BA0">
              <w:rPr>
                <w:rFonts w:ascii="Arial" w:hAnsi="Arial" w:cs="Arial"/>
                <w:spacing w:val="-8"/>
                <w:szCs w:val="18"/>
              </w:rPr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34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C74B4A" w:rsidRPr="00F07BA0" w:rsidTr="004D57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i/>
                <w:spacing w:val="-8"/>
                <w:szCs w:val="18"/>
              </w:rPr>
            </w:pPr>
            <w:r w:rsidRPr="00F07BA0">
              <w:rPr>
                <w:rFonts w:ascii="Arial" w:hAnsi="Arial" w:cs="Arial"/>
                <w:i/>
                <w:spacing w:val="-8"/>
                <w:szCs w:val="18"/>
              </w:rPr>
              <w:t xml:space="preserve">Serratia </w:t>
            </w:r>
            <w:proofErr w:type="spellStart"/>
            <w:r w:rsidRPr="00F07BA0">
              <w:rPr>
                <w:rFonts w:ascii="Arial" w:hAnsi="Arial" w:cs="Arial"/>
                <w:i/>
                <w:spacing w:val="-8"/>
                <w:szCs w:val="18"/>
              </w:rPr>
              <w:t>marascens</w:t>
            </w:r>
            <w:proofErr w:type="spellEnd"/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Enteral feeding tubes</w:t>
            </w:r>
          </w:p>
        </w:tc>
        <w:tc>
          <w:tcPr>
            <w:tcW w:w="178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3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710" w:type="dxa"/>
          </w:tcPr>
          <w:p w:rsidR="00C74B4A" w:rsidRPr="00F07BA0" w:rsidRDefault="00C74B4A" w:rsidP="00852EC3">
            <w:pPr>
              <w:pStyle w:val="TableText"/>
              <w:spacing w:line="200" w:lineRule="exact"/>
              <w:ind w:left="-3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&lt;EndNote&gt;&lt;Cite&gt;&lt;Author&gt;Hurrell&lt;/Author&gt;&lt;Year&gt;2009&lt;/Year&gt;&lt;RecNum&gt;252&lt;/RecNum&gt;&lt;DisplayText&gt;&lt;style face="superscript"&gt;(47)&lt;/style&gt;&lt;/DisplayText&gt;&lt;record&gt;&lt;rec-number&gt;252&lt;/rec-number&gt;&lt;foreign-keys&gt;&lt;key app="EN" db-id="tp0svttva92asuezpaevsspb952ze9z59tpx" timestamp="1506391037"&gt;252&lt;/key&gt;&lt;/foreign-keys&gt;&lt;ref-type name="Journal Article"&gt;17&lt;/ref-type&gt;&lt;contributors&gt;&lt;authors&gt;&lt;author&gt;Hurrell, E.&lt;/author&gt;&lt;author&gt;Kucerova, E.&lt;/author&gt;&lt;author&gt;Loughlin, M.&lt;/author&gt;&lt;author&gt;Caubilla-Barron, J.&lt;/author&gt;&lt;author&gt;Hilton, A.&lt;/author&gt;&lt;author&gt;Armstrong, R.&lt;/author&gt;&lt;author&gt;Smith, C.&lt;/author&gt;&lt;author&gt;Grant, J.&lt;/author&gt;&lt;author&gt;Shoo, S.&lt;/author&gt;&lt;author&gt;Forsythe, S.&lt;/author&gt;&lt;/authors&gt;&lt;/contributors&gt;&lt;auth-address&gt;School of Science and Technology, Nottingham Trent University, Clifton Lane, Nottingham, NG11 8NS, United Kingdom&amp;#xD;Life and Health Sciences, Aston University, Aston Triangle, Birmingham, B4 7ET, United Kingdom&amp;#xD;Nottingham City Hospital, Nottingham, NG5 1PB, United Kingdom&amp;#xD;Queens Medical Centre, Nottingham, NG7 2UH, United Kingdom&lt;/auth-address&gt;&lt;titles&gt;&lt;title&gt;Neonatal enteral feeding tubes as loci for colonisation by members of the Enterobacteriaceae&lt;/title&gt;&lt;secondary-title&gt;BMC Infectious Diseases&lt;/secondary-title&gt;&lt;/titles&gt;&lt;periodical&gt;&lt;full-title&gt;BMC Infectious Diseases&lt;/full-title&gt;&lt;/periodical&gt;&lt;pages&gt;146&lt;/pages&gt;&lt;volume&gt;9&lt;/volume&gt;&lt;dates&gt;&lt;year&gt;2009&lt;/year&gt;&lt;/dates&gt;&lt;work-type&gt;Article&lt;/work-type&gt;&lt;urls&gt;&lt;related-urls&gt;&lt;url&gt;https://www.scopus.com/inward/record.uri?eid=2-s2.0-70350268087&amp;amp;doi=10.1186%2f1471-2334-9-146&amp;amp;partnerID=40&amp;amp;md5=799351c146a58a80785810bec4c0251a&lt;/url&gt;&lt;/related-urls&gt;&lt;/urls&gt;&lt;custom7&gt;1471&lt;/custom7&gt;&lt;electronic-resource-num&gt;10.1186/1471-2334-9-146&lt;/electronic-resource-num&gt;&lt;remote-database-name&gt;Scopus&lt;/remote-database-name&gt;&lt;/record&gt;&lt;/Cite&gt;&lt;/EndNote&gt;</w:instrTex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47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C74B4A" w:rsidRPr="00F07BA0" w:rsidTr="004D57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 xml:space="preserve">Shiga toxin-producing </w:t>
            </w:r>
            <w:r w:rsidRPr="00F07BA0">
              <w:rPr>
                <w:rFonts w:ascii="Arial" w:hAnsi="Arial" w:cs="Arial"/>
                <w:i/>
                <w:spacing w:val="-8"/>
                <w:szCs w:val="18"/>
              </w:rPr>
              <w:t>Escherichia coli</w:t>
            </w:r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</w:p>
        </w:tc>
        <w:tc>
          <w:tcPr>
            <w:tcW w:w="178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</w:p>
        </w:tc>
        <w:tc>
          <w:tcPr>
            <w:tcW w:w="171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</w:p>
        </w:tc>
      </w:tr>
      <w:tr w:rsidR="00C74B4A" w:rsidRPr="00F07BA0" w:rsidTr="004D57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i/>
                <w:spacing w:val="-8"/>
                <w:szCs w:val="18"/>
              </w:rPr>
              <w:t>Shigella</w:t>
            </w:r>
            <w:r w:rsidRPr="00F07BA0">
              <w:rPr>
                <w:rFonts w:ascii="Arial" w:hAnsi="Arial" w:cs="Arial"/>
                <w:spacing w:val="-8"/>
                <w:szCs w:val="18"/>
              </w:rPr>
              <w:t xml:space="preserve"> spp.</w:t>
            </w:r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Baby bottles</w:t>
            </w:r>
          </w:p>
        </w:tc>
        <w:tc>
          <w:tcPr>
            <w:tcW w:w="178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3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Yes</w:t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710" w:type="dxa"/>
          </w:tcPr>
          <w:p w:rsidR="00C74B4A" w:rsidRPr="00F07BA0" w:rsidRDefault="00C74B4A" w:rsidP="00852EC3">
            <w:pPr>
              <w:pStyle w:val="TableText"/>
              <w:spacing w:line="200" w:lineRule="exact"/>
              <w:ind w:left="-3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&lt;EndNote&gt;&lt;Cite&gt;&lt;Author&gt;de Moraes&lt;/Author&gt;&lt;Year&gt;2015&lt;/Year&gt;&lt;RecNum&gt;199&lt;/RecNum&gt;&lt;DisplayText&gt;&lt;style face="superscript"&gt;(59)&lt;/style&gt;&lt;/DisplayText&gt;&lt;record&gt;&lt;rec-number&gt;199&lt;/rec-number&gt;&lt;foreign-keys&gt;&lt;key app="EN" db-id="tp0svttva92asuezpaevsspb952ze9z59tpx" timestamp="1504501783"&gt;199&lt;/key&gt;&lt;/foreign-keys&gt;&lt;ref-type name="Journal Article"&gt;17&lt;/ref-type&gt;&lt;contributors&gt;&lt;authors&gt;&lt;author&gt;de Moraes, M. S.&lt;/author&gt;&lt;author&gt;AraÚjo, B. C.&lt;/author&gt;&lt;author&gt;de Oliveira Costa, L. E.&lt;/author&gt;&lt;author&gt;dos Nascimento, J. S.&lt;/author&gt;&lt;/authors&gt;&lt;/contributors&gt;&lt;auth-address&gt;Laboratory of Microbiology, Instituto Federal de Educação, Ciência e Tecnologia do Rio de Janeiro, Rio de Janeiro, Brazil&lt;/auth-address&gt;&lt;titles&gt;&lt;title&gt;Shigella in baby bottles of a brazilian newborn nursery&lt;/title&gt;&lt;secondary-title&gt;Journal of Infection in Developing Countries&lt;/secondary-title&gt;&lt;/titles&gt;&lt;periodical&gt;&lt;full-title&gt;Journal of Infection in Developing Countries&lt;/full-title&gt;&lt;/periodical&gt;&lt;pages&gt;679-681&lt;/pages&gt;&lt;volume&gt;9&lt;/volume&gt;&lt;number&gt;6&lt;/number&gt;&lt;keywords&gt;&lt;keyword&gt;Baby bottles&lt;/keyword&gt;&lt;keyword&gt;Multi-drug resistance&lt;/keyword&gt;&lt;keyword&gt;Shigella dysenteriae&lt;/keyword&gt;&lt;/keywords&gt;&lt;dates&gt;&lt;year&gt;2015&lt;/year&gt;&lt;/dates&gt;&lt;work-type&gt;Article&lt;/work-type&gt;&lt;urls&gt;&lt;related-urls&gt;&lt;url&gt;https://www.scopus.com/inward/record.uri?eid=2-s2.0-84936879789&amp;amp;doi=10.3855%2fjidc.6660&amp;amp;partnerID=40&amp;amp;md5=b93f0923184014081430df89f03c977f&lt;/url&gt;&lt;/related-urls&gt;&lt;/urls&gt;&lt;electronic-resource-num&gt;10.3855/jidc.6660&lt;/electronic-resource-num&gt;&lt;remote-database-name&gt;Scopus&lt;/remote-database-name&gt;&lt;/record&gt;&lt;/Cite&gt;&lt;/EndNote&gt;</w:instrTex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59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  <w:tr w:rsidR="00C74B4A" w:rsidRPr="00F07BA0" w:rsidTr="004D57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0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0"/>
              <w:rPr>
                <w:rFonts w:ascii="Arial" w:hAnsi="Arial" w:cs="Arial"/>
                <w:i/>
                <w:spacing w:val="-8"/>
                <w:szCs w:val="18"/>
              </w:rPr>
            </w:pPr>
            <w:r w:rsidRPr="00F07BA0">
              <w:rPr>
                <w:rFonts w:ascii="Arial" w:hAnsi="Arial" w:cs="Arial"/>
                <w:i/>
                <w:spacing w:val="-8"/>
                <w:szCs w:val="18"/>
              </w:rPr>
              <w:t>Staphylococcus aureus</w:t>
            </w:r>
          </w:p>
        </w:tc>
        <w:tc>
          <w:tcPr>
            <w:tcW w:w="181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PIF, feeding bottles, infant formula room (hospital)</w:t>
            </w:r>
          </w:p>
        </w:tc>
        <w:tc>
          <w:tcPr>
            <w:tcW w:w="178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635" w:type="dxa"/>
          </w:tcPr>
          <w:p w:rsidR="00C74B4A" w:rsidRPr="00F07BA0" w:rsidRDefault="00C74B4A" w:rsidP="004D57FF">
            <w:pPr>
              <w:pStyle w:val="TableText"/>
              <w:spacing w:line="200" w:lineRule="exact"/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t>No</w:t>
            </w:r>
          </w:p>
        </w:tc>
        <w:tc>
          <w:tcPr>
            <w:tcW w:w="1710" w:type="dxa"/>
          </w:tcPr>
          <w:p w:rsidR="00C74B4A" w:rsidRPr="00F07BA0" w:rsidRDefault="00C74B4A" w:rsidP="00852EC3">
            <w:pPr>
              <w:pStyle w:val="TableText"/>
              <w:spacing w:line="200" w:lineRule="exact"/>
              <w:ind w:left="-3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pacing w:val="-8"/>
                <w:szCs w:val="18"/>
              </w:rPr>
            </w:pPr>
            <w:r w:rsidRPr="00F07BA0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aaGFuZzwvQXV0aG9yPjxZZWFyPjIwMTY8L1llYXI+PFJl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 </w:instrText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begin">
                <w:fldData xml:space="preserve">PEVuZE5vdGU+PENpdGU+PEF1dGhvcj5aaGFuZzwvQXV0aG9yPjxZZWFyPjIwMTY8L1llYXI+PFJl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</w:fldData>
              </w:fldChar>
            </w:r>
            <w:r w:rsidR="00852EC3">
              <w:rPr>
                <w:rFonts w:ascii="Arial" w:hAnsi="Arial" w:cs="Arial"/>
                <w:spacing w:val="-8"/>
                <w:szCs w:val="18"/>
              </w:rPr>
              <w:instrText xml:space="preserve"> ADDIN EN.CITE.DATA </w:instrText>
            </w:r>
            <w:r w:rsidR="00852EC3">
              <w:rPr>
                <w:rFonts w:ascii="Arial" w:hAnsi="Arial" w:cs="Arial"/>
                <w:spacing w:val="-8"/>
                <w:szCs w:val="18"/>
              </w:rPr>
            </w:r>
            <w:r w:rsidR="00852EC3">
              <w:rPr>
                <w:rFonts w:ascii="Arial" w:hAnsi="Arial" w:cs="Arial"/>
                <w:spacing w:val="-8"/>
                <w:szCs w:val="18"/>
              </w:rPr>
              <w:fldChar w:fldCharType="end"/>
            </w:r>
            <w:r w:rsidRPr="00F07BA0">
              <w:rPr>
                <w:rFonts w:ascii="Arial" w:hAnsi="Arial" w:cs="Arial"/>
                <w:spacing w:val="-8"/>
                <w:szCs w:val="18"/>
              </w:rPr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pacing w:val="-8"/>
                <w:szCs w:val="18"/>
                <w:vertAlign w:val="superscript"/>
              </w:rPr>
              <w:t>(60, 61)</w:t>
            </w:r>
            <w:r w:rsidRPr="00F07BA0">
              <w:rPr>
                <w:rFonts w:ascii="Arial" w:hAnsi="Arial" w:cs="Arial"/>
                <w:spacing w:val="-8"/>
                <w:szCs w:val="18"/>
              </w:rPr>
              <w:fldChar w:fldCharType="end"/>
            </w:r>
          </w:p>
        </w:tc>
      </w:tr>
    </w:tbl>
    <w:p w:rsidR="00C74B4A" w:rsidRPr="00F07BA0" w:rsidRDefault="00C74B4A" w:rsidP="00C74B4A">
      <w:pPr>
        <w:spacing w:before="120"/>
        <w:rPr>
          <w:rFonts w:ascii="Arial" w:hAnsi="Arial" w:cs="Arial"/>
          <w:sz w:val="18"/>
          <w:szCs w:val="18"/>
        </w:rPr>
      </w:pPr>
      <w:r w:rsidRPr="00F07BA0">
        <w:rPr>
          <w:rFonts w:ascii="Arial" w:hAnsi="Arial" w:cs="Arial"/>
          <w:sz w:val="18"/>
          <w:szCs w:val="18"/>
        </w:rPr>
        <w:t>FUF=Follow-up formula; NICU=neonatal intensive care unit</w:t>
      </w:r>
    </w:p>
    <w:p w:rsidR="00521294" w:rsidRPr="00F07BA0" w:rsidRDefault="00521294" w:rsidP="00C74B4A">
      <w:pPr>
        <w:jc w:val="both"/>
        <w:rPr>
          <w:rFonts w:ascii="Arial" w:hAnsi="Arial" w:cs="Arial"/>
          <w:b/>
          <w:noProof/>
          <w:sz w:val="18"/>
          <w:szCs w:val="18"/>
          <w:lang w:eastAsia="en-AU"/>
        </w:rPr>
      </w:pPr>
    </w:p>
    <w:p w:rsidR="00521294" w:rsidRPr="00F07BA0" w:rsidRDefault="00521294" w:rsidP="00C74B4A">
      <w:pPr>
        <w:jc w:val="both"/>
        <w:rPr>
          <w:rFonts w:ascii="Arial" w:hAnsi="Arial" w:cs="Arial"/>
          <w:b/>
          <w:noProof/>
          <w:sz w:val="18"/>
          <w:szCs w:val="18"/>
          <w:lang w:eastAsia="en-AU"/>
        </w:rPr>
      </w:pPr>
    </w:p>
    <w:p w:rsidR="006E7E8D" w:rsidRDefault="006E7E8D" w:rsidP="004D57FF">
      <w:pPr>
        <w:rPr>
          <w:rFonts w:ascii="Arial" w:hAnsi="Arial" w:cs="Arial"/>
          <w:sz w:val="18"/>
          <w:szCs w:val="18"/>
        </w:rPr>
      </w:pPr>
      <w:r w:rsidRPr="00F07BA0">
        <w:rPr>
          <w:rFonts w:ascii="Arial" w:hAnsi="Arial" w:cs="Arial"/>
          <w:b/>
          <w:sz w:val="18"/>
          <w:szCs w:val="18"/>
        </w:rPr>
        <w:t xml:space="preserve">Supplementary Table </w:t>
      </w:r>
      <w:r w:rsidR="002D407C" w:rsidRPr="00F07BA0">
        <w:rPr>
          <w:rFonts w:ascii="Arial" w:hAnsi="Arial" w:cs="Arial"/>
          <w:b/>
          <w:sz w:val="18"/>
          <w:szCs w:val="18"/>
        </w:rPr>
        <w:t>4</w:t>
      </w:r>
      <w:r w:rsidRPr="00F07BA0">
        <w:rPr>
          <w:rFonts w:ascii="Arial" w:hAnsi="Arial" w:cs="Arial"/>
          <w:sz w:val="18"/>
          <w:szCs w:val="18"/>
        </w:rPr>
        <w:t xml:space="preserve">: </w:t>
      </w:r>
      <w:r w:rsidR="00DD24F0" w:rsidRPr="00F07BA0">
        <w:rPr>
          <w:rFonts w:ascii="Arial" w:hAnsi="Arial" w:cs="Arial"/>
          <w:sz w:val="18"/>
          <w:szCs w:val="18"/>
        </w:rPr>
        <w:t>R</w:t>
      </w:r>
      <w:r w:rsidRPr="00F07BA0">
        <w:rPr>
          <w:rFonts w:ascii="Arial" w:hAnsi="Arial" w:cs="Arial"/>
          <w:sz w:val="18"/>
          <w:szCs w:val="18"/>
        </w:rPr>
        <w:t xml:space="preserve">ecall list </w:t>
      </w:r>
      <w:r w:rsidR="00DD24F0" w:rsidRPr="00F07BA0">
        <w:rPr>
          <w:rFonts w:ascii="Arial" w:hAnsi="Arial" w:cs="Arial"/>
          <w:sz w:val="18"/>
          <w:szCs w:val="18"/>
        </w:rPr>
        <w:t xml:space="preserve">(2014-1019) </w:t>
      </w:r>
      <w:r w:rsidRPr="00F07BA0">
        <w:rPr>
          <w:rFonts w:ascii="Arial" w:hAnsi="Arial" w:cs="Arial"/>
          <w:sz w:val="18"/>
          <w:szCs w:val="18"/>
        </w:rPr>
        <w:t>compiled from IBFAN</w:t>
      </w:r>
      <w:r w:rsidR="00DD24F0" w:rsidRPr="00F07BA0">
        <w:rPr>
          <w:rFonts w:ascii="Arial" w:hAnsi="Arial" w:cs="Arial"/>
          <w:sz w:val="18"/>
          <w:szCs w:val="18"/>
        </w:rPr>
        <w:t xml:space="preserve"> (International Baby Food Action Network)</w:t>
      </w:r>
      <w:r w:rsidRPr="00F07BA0">
        <w:rPr>
          <w:rFonts w:ascii="Arial" w:hAnsi="Arial" w:cs="Arial"/>
          <w:sz w:val="18"/>
          <w:szCs w:val="18"/>
        </w:rPr>
        <w:t xml:space="preserve"> recall lists and papers from Scopus and Web of Science for the last 5 years. More extensive IBFAN recall lists which go back to 2000 can be found on the IBFAN website </w:t>
      </w:r>
      <w:r w:rsidRPr="00F07BA0">
        <w:rPr>
          <w:rFonts w:ascii="Arial" w:hAnsi="Arial" w:cs="Arial"/>
          <w:sz w:val="18"/>
          <w:szCs w:val="18"/>
        </w:rPr>
        <w:fldChar w:fldCharType="begin"/>
      </w:r>
      <w:r w:rsidR="00852EC3">
        <w:rPr>
          <w:rFonts w:ascii="Arial" w:hAnsi="Arial" w:cs="Arial"/>
          <w:sz w:val="18"/>
          <w:szCs w:val="18"/>
        </w:rPr>
        <w:instrText xml:space="preserve"> ADDIN EN.CITE &lt;EndNote&gt;&lt;Cite&gt;&lt;Author&gt;IBFAN&lt;/Author&gt;&lt;Year&gt;2007&lt;/Year&gt;&lt;RecNum&gt;583&lt;/RecNum&gt;&lt;DisplayText&gt;&lt;style face="superscript"&gt;(62, 63)&lt;/style&gt;&lt;/DisplayText&gt;&lt;record&gt;&lt;rec-number&gt;583&lt;/rec-number&gt;&lt;foreign-keys&gt;&lt;key app="EN" db-id="tp0svttva92asuezpaevsspb952ze9z59tpx" timestamp="1556582559"&gt;583&lt;/key&gt;&lt;/foreign-keys&gt;&lt;ref-type name="Journal Article"&gt;17&lt;/ref-type&gt;&lt;contributors&gt;&lt;authors&gt;&lt;author&gt;IBFAN&lt;/author&gt;&lt;/authors&gt;&lt;/contributors&gt;&lt;titles&gt;&lt;title&gt;Product Recall List (from 2000 to 2007)&lt;/title&gt;&lt;/titles&gt;&lt;dates&gt;&lt;year&gt;2007&lt;/year&gt;&lt;/dates&gt;&lt;urls&gt;&lt;related-urls&gt;&lt;url&gt;&lt;style face="underline" font="default" size="100%"&gt;http://www.ibfan.org/art/85-23.pdf&lt;/style&gt;&lt;/url&gt;&lt;/related-urls&gt;&lt;/urls&gt;&lt;/record&gt;&lt;/Cite&gt;&lt;Cite&gt;&lt;Author&gt;IBFAN&lt;/Author&gt;&lt;Year&gt;2010&lt;/Year&gt;&lt;RecNum&gt;582&lt;/RecNum&gt;&lt;record&gt;&lt;rec-number&gt;582&lt;/rec-number&gt;&lt;foreign-keys&gt;&lt;key app="EN" db-id="tp0svttva92asuezpaevsspb952ze9z59tpx" timestamp="1556582428"&gt;582&lt;/key&gt;&lt;/foreign-keys&gt;&lt;ref-type name="Journal Article"&gt;17&lt;/ref-type&gt;&lt;contributors&gt;&lt;authors&gt;&lt;author&gt;IBFAN&lt;/author&gt;&lt;/authors&gt;&lt;/contributors&gt;&lt;titles&gt;&lt;title&gt;Product Recall List 2007-2010&lt;/title&gt;&lt;/titles&gt;&lt;dates&gt;&lt;year&gt;2010&lt;/year&gt;&lt;/dates&gt;&lt;urls&gt;&lt;related-urls&gt;&lt;url&gt;&lt;style face="underline" font="default" size="100%"&gt;http://www.ibfan.org/art/85-27.pdf&lt;/style&gt;&lt;/url&gt;&lt;/related-urls&gt;&lt;/urls&gt;&lt;/record&gt;&lt;/Cite&gt;&lt;/EndNote&gt;</w:instrText>
      </w:r>
      <w:r w:rsidRPr="00F07BA0">
        <w:rPr>
          <w:rFonts w:ascii="Arial" w:hAnsi="Arial" w:cs="Arial"/>
          <w:sz w:val="18"/>
          <w:szCs w:val="18"/>
        </w:rPr>
        <w:fldChar w:fldCharType="separate"/>
      </w:r>
      <w:r w:rsidR="00852EC3" w:rsidRPr="00852EC3">
        <w:rPr>
          <w:rFonts w:ascii="Arial" w:hAnsi="Arial" w:cs="Arial"/>
          <w:noProof/>
          <w:sz w:val="18"/>
          <w:szCs w:val="18"/>
          <w:vertAlign w:val="superscript"/>
        </w:rPr>
        <w:t>(62, 63)</w:t>
      </w:r>
      <w:r w:rsidRPr="00F07BA0">
        <w:rPr>
          <w:rFonts w:ascii="Arial" w:hAnsi="Arial" w:cs="Arial"/>
          <w:sz w:val="18"/>
          <w:szCs w:val="18"/>
        </w:rPr>
        <w:fldChar w:fldCharType="end"/>
      </w:r>
      <w:r w:rsidRPr="00F07BA0">
        <w:rPr>
          <w:rFonts w:ascii="Arial" w:hAnsi="Arial" w:cs="Arial"/>
          <w:sz w:val="18"/>
          <w:szCs w:val="18"/>
        </w:rPr>
        <w:t>.</w:t>
      </w:r>
    </w:p>
    <w:p w:rsidR="00F07BA0" w:rsidRPr="00F07BA0" w:rsidRDefault="00F07BA0" w:rsidP="004D57FF">
      <w:pPr>
        <w:rPr>
          <w:rFonts w:ascii="Arial" w:hAnsi="Arial" w:cs="Arial"/>
          <w:sz w:val="18"/>
          <w:szCs w:val="18"/>
        </w:rPr>
      </w:pPr>
    </w:p>
    <w:tbl>
      <w:tblPr>
        <w:tblStyle w:val="ListTable6Colorful"/>
        <w:tblW w:w="0" w:type="auto"/>
        <w:tblLayout w:type="fixed"/>
        <w:tblLook w:val="04A0" w:firstRow="1" w:lastRow="0" w:firstColumn="1" w:lastColumn="0" w:noHBand="0" w:noVBand="1"/>
      </w:tblPr>
      <w:tblGrid>
        <w:gridCol w:w="810"/>
        <w:gridCol w:w="1080"/>
        <w:gridCol w:w="3055"/>
        <w:gridCol w:w="1715"/>
        <w:gridCol w:w="1350"/>
        <w:gridCol w:w="1006"/>
      </w:tblGrid>
      <w:tr w:rsidR="00F2494A" w:rsidRPr="00F07BA0" w:rsidTr="00AF435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" w:type="dxa"/>
          </w:tcPr>
          <w:p w:rsidR="00F2494A" w:rsidRPr="00F07BA0" w:rsidRDefault="00F2494A" w:rsidP="004D57FF">
            <w:pPr>
              <w:tabs>
                <w:tab w:val="left" w:pos="5868"/>
              </w:tabs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Year</w:t>
            </w:r>
          </w:p>
        </w:tc>
        <w:tc>
          <w:tcPr>
            <w:tcW w:w="1080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Country</w:t>
            </w:r>
          </w:p>
        </w:tc>
        <w:tc>
          <w:tcPr>
            <w:tcW w:w="3055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Reason for recall</w:t>
            </w:r>
          </w:p>
        </w:tc>
        <w:tc>
          <w:tcPr>
            <w:tcW w:w="1715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Company</w:t>
            </w:r>
          </w:p>
        </w:tc>
        <w:tc>
          <w:tcPr>
            <w:tcW w:w="1350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Reported symptomatic infants/ fatalities</w:t>
            </w:r>
          </w:p>
        </w:tc>
        <w:tc>
          <w:tcPr>
            <w:tcW w:w="1006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Source</w:t>
            </w:r>
          </w:p>
        </w:tc>
      </w:tr>
      <w:tr w:rsidR="00AF4355" w:rsidRPr="00F07BA0" w:rsidTr="00AF43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" w:type="dxa"/>
          </w:tcPr>
          <w:p w:rsidR="00AF4355" w:rsidRPr="00F07BA0" w:rsidRDefault="00AF4355" w:rsidP="004D57FF">
            <w:pPr>
              <w:tabs>
                <w:tab w:val="left" w:pos="5868"/>
              </w:tabs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2019</w:t>
            </w:r>
          </w:p>
        </w:tc>
        <w:tc>
          <w:tcPr>
            <w:tcW w:w="1080" w:type="dxa"/>
          </w:tcPr>
          <w:p w:rsidR="00AF4355" w:rsidRPr="00F07BA0" w:rsidRDefault="00AF4355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International</w:t>
            </w:r>
          </w:p>
        </w:tc>
        <w:tc>
          <w:tcPr>
            <w:tcW w:w="3055" w:type="dxa"/>
          </w:tcPr>
          <w:p w:rsidR="00AF4355" w:rsidRPr="00F07BA0" w:rsidRDefault="00AF4355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i/>
                <w:sz w:val="18"/>
                <w:szCs w:val="18"/>
              </w:rPr>
              <w:t>Salmonella enterica</w:t>
            </w:r>
            <w:r w:rsidRPr="00F07BA0">
              <w:rPr>
                <w:rFonts w:ascii="Arial" w:hAnsi="Arial" w:cs="Arial"/>
                <w:sz w:val="18"/>
                <w:szCs w:val="18"/>
              </w:rPr>
              <w:t xml:space="preserve"> contamination in rice-based PIF</w:t>
            </w:r>
          </w:p>
        </w:tc>
        <w:tc>
          <w:tcPr>
            <w:tcW w:w="1715" w:type="dxa"/>
          </w:tcPr>
          <w:p w:rsidR="00AF4355" w:rsidRPr="00F07BA0" w:rsidRDefault="00AF4355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F07BA0">
              <w:rPr>
                <w:rFonts w:ascii="Arial" w:hAnsi="Arial" w:cs="Arial"/>
                <w:sz w:val="18"/>
                <w:szCs w:val="18"/>
              </w:rPr>
              <w:t>Sodilac</w:t>
            </w:r>
            <w:proofErr w:type="spellEnd"/>
            <w:r w:rsidRPr="00F07BA0">
              <w:rPr>
                <w:rFonts w:ascii="Arial" w:hAnsi="Arial" w:cs="Arial"/>
                <w:sz w:val="18"/>
                <w:szCs w:val="18"/>
              </w:rPr>
              <w:t xml:space="preserve"> and Lactalis</w:t>
            </w:r>
          </w:p>
        </w:tc>
        <w:tc>
          <w:tcPr>
            <w:tcW w:w="1350" w:type="dxa"/>
          </w:tcPr>
          <w:p w:rsidR="00AF4355" w:rsidRPr="00F07BA0" w:rsidRDefault="00AF4355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32/0</w:t>
            </w:r>
          </w:p>
        </w:tc>
        <w:tc>
          <w:tcPr>
            <w:tcW w:w="1006" w:type="dxa"/>
          </w:tcPr>
          <w:p w:rsidR="00AF4355" w:rsidRPr="00F07BA0" w:rsidRDefault="00307A69" w:rsidP="00852EC3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IBFAN-ICDC&lt;/Author&gt;&lt;Year&gt;2019&lt;/Year&gt;&lt;RecNum&gt;585&lt;/RecNum&gt;&lt;DisplayText&gt;&lt;style face="superscript"&gt;(64)&lt;/style&gt;&lt;/DisplayText&gt;&lt;record&gt;&lt;rec-number&gt;585&lt;/rec-number&gt;&lt;foreign-keys&gt;&lt;key app="EN" db-id="tp0svttva92asuezpaevsspb952ze9z59tpx" timestamp="1556589000"&gt;585&lt;/key&gt;&lt;/foreign-keys&gt;&lt;ref-type name="Journal Article"&gt;17&lt;/ref-type&gt;&lt;contributors&gt;&lt;authors&gt;&lt;author&gt;IBFAN-ICDC&lt;/author&gt;&lt;/authors&gt;&lt;/contributors&gt;&lt;titles&gt;&lt;title&gt;Product Recall List (2014-2019)&lt;/title&gt;&lt;/titles&gt;&lt;dates&gt;&lt;year&gt;2019&lt;/year&gt;&lt;/dates&gt;&lt;urls&gt;&lt;related-urls&gt;&lt;url&gt;&lt;style face="underline" font="default" size="100%"&gt;https://www.ibfan-icdc.org/wp-content/uploads/Product-Recall-List-2014-2019.pdf&lt;/style&gt;&lt;/url&gt;&lt;/related-urls&gt;&lt;/urls&gt;&lt;/record&gt;&lt;/Cite&gt;&lt;/EndNote&gt;</w:instrTex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(64)</w: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F07BA0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</w:tr>
      <w:tr w:rsidR="004B5F06" w:rsidRPr="00F07BA0" w:rsidTr="00AF435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" w:type="dxa"/>
          </w:tcPr>
          <w:p w:rsidR="004B5F06" w:rsidRPr="00F07BA0" w:rsidRDefault="004B5F06" w:rsidP="004D57FF">
            <w:pPr>
              <w:tabs>
                <w:tab w:val="left" w:pos="5868"/>
              </w:tabs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2018</w:t>
            </w:r>
          </w:p>
        </w:tc>
        <w:tc>
          <w:tcPr>
            <w:tcW w:w="1080" w:type="dxa"/>
          </w:tcPr>
          <w:p w:rsidR="004B5F06" w:rsidRPr="00F07BA0" w:rsidRDefault="00AF4355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Singapore</w:t>
            </w:r>
          </w:p>
        </w:tc>
        <w:tc>
          <w:tcPr>
            <w:tcW w:w="3055" w:type="dxa"/>
          </w:tcPr>
          <w:p w:rsidR="004B5F06" w:rsidRPr="00F07BA0" w:rsidRDefault="00AF4355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i/>
                <w:sz w:val="18"/>
                <w:szCs w:val="18"/>
              </w:rPr>
              <w:t xml:space="preserve">Cronobacter sakazakii </w:t>
            </w:r>
            <w:r w:rsidRPr="00F07BA0">
              <w:rPr>
                <w:rFonts w:ascii="Arial" w:hAnsi="Arial" w:cs="Arial"/>
                <w:sz w:val="18"/>
                <w:szCs w:val="18"/>
              </w:rPr>
              <w:t>was found in  test samples</w:t>
            </w:r>
          </w:p>
        </w:tc>
        <w:tc>
          <w:tcPr>
            <w:tcW w:w="1715" w:type="dxa"/>
          </w:tcPr>
          <w:p w:rsidR="004B5F06" w:rsidRPr="00F07BA0" w:rsidRDefault="00AF4355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F07BA0">
              <w:rPr>
                <w:rFonts w:ascii="Arial" w:hAnsi="Arial" w:cs="Arial"/>
                <w:sz w:val="18"/>
                <w:szCs w:val="18"/>
              </w:rPr>
              <w:t>Mamil</w:t>
            </w:r>
            <w:proofErr w:type="spellEnd"/>
            <w:r w:rsidRPr="00F07BA0">
              <w:rPr>
                <w:rFonts w:ascii="Arial" w:hAnsi="Arial" w:cs="Arial"/>
                <w:sz w:val="18"/>
                <w:szCs w:val="18"/>
              </w:rPr>
              <w:t xml:space="preserve"> Gold (</w:t>
            </w:r>
            <w:proofErr w:type="spellStart"/>
            <w:r w:rsidRPr="00F07BA0">
              <w:rPr>
                <w:rFonts w:ascii="Arial" w:hAnsi="Arial" w:cs="Arial"/>
                <w:sz w:val="18"/>
                <w:szCs w:val="18"/>
              </w:rPr>
              <w:t>Dumex</w:t>
            </w:r>
            <w:proofErr w:type="spellEnd"/>
            <w:r w:rsidRPr="00F07BA0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350" w:type="dxa"/>
          </w:tcPr>
          <w:p w:rsidR="004B5F06" w:rsidRPr="00F07BA0" w:rsidRDefault="00AF4355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/</w:t>
            </w:r>
          </w:p>
        </w:tc>
        <w:tc>
          <w:tcPr>
            <w:tcW w:w="1006" w:type="dxa"/>
          </w:tcPr>
          <w:p w:rsidR="004B5F06" w:rsidRPr="00F07BA0" w:rsidRDefault="00307A69" w:rsidP="00852EC3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IBFAN-ICDC&lt;/Author&gt;&lt;Year&gt;2019&lt;/Year&gt;&lt;RecNum&gt;585&lt;/RecNum&gt;&lt;DisplayText&gt;&lt;style face="superscript"&gt;(64)&lt;/style&gt;&lt;/DisplayText&gt;&lt;record&gt;&lt;rec-number&gt;585&lt;/rec-number&gt;&lt;foreign-keys&gt;&lt;key app="EN" db-id="tp0svttva92asuezpaevsspb952ze9z59tpx" timestamp="1556589000"&gt;585&lt;/key&gt;&lt;/foreign-keys&gt;&lt;ref-type name="Journal Article"&gt;17&lt;/ref-type&gt;&lt;contributors&gt;&lt;authors&gt;&lt;author&gt;IBFAN-ICDC&lt;/author&gt;&lt;/authors&gt;&lt;/contributors&gt;&lt;titles&gt;&lt;title&gt;Product Recall List (2014-2019)&lt;/title&gt;&lt;/titles&gt;&lt;dates&gt;&lt;year&gt;2019&lt;/year&gt;&lt;/dates&gt;&lt;urls&gt;&lt;related-urls&gt;&lt;url&gt;&lt;style face="underline" font="default" size="100%"&gt;https://www.ibfan-icdc.org/wp-content/uploads/Product-Recall-List-2014-2019.pdf&lt;/style&gt;&lt;/url&gt;&lt;/related-urls&gt;&lt;/urls&gt;&lt;/record&gt;&lt;/Cite&gt;&lt;/EndNote&gt;</w:instrTex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(64)</w: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B5F06" w:rsidRPr="00F07BA0" w:rsidTr="00AF43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" w:type="dxa"/>
          </w:tcPr>
          <w:p w:rsidR="004B5F06" w:rsidRPr="00F07BA0" w:rsidRDefault="004B5F06" w:rsidP="004D57FF">
            <w:pPr>
              <w:tabs>
                <w:tab w:val="left" w:pos="5868"/>
              </w:tabs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2018</w:t>
            </w:r>
          </w:p>
        </w:tc>
        <w:tc>
          <w:tcPr>
            <w:tcW w:w="1080" w:type="dxa"/>
          </w:tcPr>
          <w:p w:rsidR="004B5F06" w:rsidRPr="00F07BA0" w:rsidRDefault="004B5F06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France</w:t>
            </w:r>
          </w:p>
        </w:tc>
        <w:tc>
          <w:tcPr>
            <w:tcW w:w="3055" w:type="dxa"/>
          </w:tcPr>
          <w:p w:rsidR="004B5F06" w:rsidRPr="00F07BA0" w:rsidRDefault="00AF4355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 xml:space="preserve">Precautionary recall due to accidental dispatch of tins intended for industrial testing (suspected contamination with </w:t>
            </w:r>
            <w:r w:rsidRPr="00F07BA0">
              <w:rPr>
                <w:rFonts w:ascii="Arial" w:hAnsi="Arial" w:cs="Arial"/>
                <w:i/>
                <w:sz w:val="18"/>
                <w:szCs w:val="18"/>
              </w:rPr>
              <w:t>Cronobacter sakazakii)</w:t>
            </w:r>
          </w:p>
        </w:tc>
        <w:tc>
          <w:tcPr>
            <w:tcW w:w="1715" w:type="dxa"/>
          </w:tcPr>
          <w:p w:rsidR="004B5F06" w:rsidRPr="00F07BA0" w:rsidRDefault="00AF4355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F07BA0">
              <w:rPr>
                <w:rFonts w:ascii="Arial" w:hAnsi="Arial" w:cs="Arial"/>
                <w:sz w:val="18"/>
                <w:szCs w:val="18"/>
              </w:rPr>
              <w:t>Guigoz</w:t>
            </w:r>
            <w:proofErr w:type="spellEnd"/>
            <w:r w:rsidRPr="00F07BA0">
              <w:rPr>
                <w:rFonts w:ascii="Arial" w:hAnsi="Arial" w:cs="Arial"/>
                <w:sz w:val="18"/>
                <w:szCs w:val="18"/>
              </w:rPr>
              <w:t xml:space="preserve"> (Nestle)</w:t>
            </w:r>
          </w:p>
        </w:tc>
        <w:tc>
          <w:tcPr>
            <w:tcW w:w="1350" w:type="dxa"/>
          </w:tcPr>
          <w:p w:rsidR="004B5F06" w:rsidRPr="00F07BA0" w:rsidRDefault="00AF4355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/</w:t>
            </w:r>
          </w:p>
        </w:tc>
        <w:tc>
          <w:tcPr>
            <w:tcW w:w="1006" w:type="dxa"/>
          </w:tcPr>
          <w:p w:rsidR="004B5F06" w:rsidRPr="00F07BA0" w:rsidRDefault="00307A69" w:rsidP="00852EC3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IBFAN-ICDC&lt;/Author&gt;&lt;Year&gt;2019&lt;/Year&gt;&lt;RecNum&gt;585&lt;/RecNum&gt;&lt;DisplayText&gt;&lt;style face="superscript"&gt;(64)&lt;/style&gt;&lt;/DisplayText&gt;&lt;record&gt;&lt;rec-number&gt;585&lt;/rec-number&gt;&lt;foreign-keys&gt;&lt;key app="EN" db-id="tp0svttva92asuezpaevsspb952ze9z59tpx" timestamp="1556589000"&gt;585&lt;/key&gt;&lt;/foreign-keys&gt;&lt;ref-type name="Journal Article"&gt;17&lt;/ref-type&gt;&lt;contributors&gt;&lt;authors&gt;&lt;author&gt;IBFAN-ICDC&lt;/author&gt;&lt;/authors&gt;&lt;/contributors&gt;&lt;titles&gt;&lt;title&gt;Product Recall List (2014-2019)&lt;/title&gt;&lt;/titles&gt;&lt;dates&gt;&lt;year&gt;2019&lt;/year&gt;&lt;/dates&gt;&lt;urls&gt;&lt;related-urls&gt;&lt;url&gt;&lt;style face="underline" font="default" size="100%"&gt;https://www.ibfan-icdc.org/wp-content/uploads/Product-Recall-List-2014-2019.pdf&lt;/style&gt;&lt;/url&gt;&lt;/related-urls&gt;&lt;/urls&gt;&lt;/record&gt;&lt;/Cite&gt;&lt;/EndNote&gt;</w:instrTex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(64)</w: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B5F06" w:rsidRPr="00F07BA0" w:rsidTr="00AF435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" w:type="dxa"/>
          </w:tcPr>
          <w:p w:rsidR="004B5F06" w:rsidRPr="00F07BA0" w:rsidRDefault="004B5F06" w:rsidP="004D57FF">
            <w:pPr>
              <w:tabs>
                <w:tab w:val="left" w:pos="5868"/>
              </w:tabs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2018</w:t>
            </w:r>
          </w:p>
        </w:tc>
        <w:tc>
          <w:tcPr>
            <w:tcW w:w="1080" w:type="dxa"/>
          </w:tcPr>
          <w:p w:rsidR="004B5F06" w:rsidRPr="00F07BA0" w:rsidRDefault="004B5F06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Chile</w:t>
            </w:r>
          </w:p>
        </w:tc>
        <w:tc>
          <w:tcPr>
            <w:tcW w:w="3055" w:type="dxa"/>
          </w:tcPr>
          <w:p w:rsidR="004B5F06" w:rsidRPr="00F07BA0" w:rsidRDefault="004B5F06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i/>
                <w:sz w:val="18"/>
                <w:szCs w:val="18"/>
              </w:rPr>
              <w:t xml:space="preserve">Staphylococcus aureus </w:t>
            </w:r>
            <w:r w:rsidRPr="00F07BA0">
              <w:rPr>
                <w:rFonts w:ascii="Arial" w:hAnsi="Arial" w:cs="Arial"/>
                <w:sz w:val="18"/>
                <w:szCs w:val="18"/>
              </w:rPr>
              <w:t xml:space="preserve">detected in batch (expanded alert to all batches of </w:t>
            </w:r>
            <w:proofErr w:type="spellStart"/>
            <w:r w:rsidRPr="00F07BA0">
              <w:rPr>
                <w:rFonts w:ascii="Arial" w:hAnsi="Arial" w:cs="Arial"/>
                <w:sz w:val="18"/>
                <w:szCs w:val="18"/>
              </w:rPr>
              <w:t>PreNan</w:t>
            </w:r>
            <w:proofErr w:type="spellEnd"/>
            <w:r w:rsidRPr="00F07BA0">
              <w:rPr>
                <w:rFonts w:ascii="Arial" w:hAnsi="Arial" w:cs="Arial"/>
                <w:sz w:val="18"/>
                <w:szCs w:val="18"/>
              </w:rPr>
              <w:t xml:space="preserve">) </w:t>
            </w:r>
          </w:p>
        </w:tc>
        <w:tc>
          <w:tcPr>
            <w:tcW w:w="1715" w:type="dxa"/>
          </w:tcPr>
          <w:p w:rsidR="004B5F06" w:rsidRPr="00F07BA0" w:rsidRDefault="004B5F06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F07BA0">
              <w:rPr>
                <w:rFonts w:ascii="Arial" w:hAnsi="Arial" w:cs="Arial"/>
                <w:sz w:val="18"/>
                <w:szCs w:val="18"/>
              </w:rPr>
              <w:t>PreNan</w:t>
            </w:r>
            <w:proofErr w:type="spellEnd"/>
            <w:r w:rsidRPr="00F07BA0">
              <w:rPr>
                <w:rFonts w:ascii="Arial" w:hAnsi="Arial" w:cs="Arial"/>
                <w:sz w:val="18"/>
                <w:szCs w:val="18"/>
              </w:rPr>
              <w:t xml:space="preserve"> (Nestle)</w:t>
            </w:r>
          </w:p>
        </w:tc>
        <w:tc>
          <w:tcPr>
            <w:tcW w:w="1350" w:type="dxa"/>
          </w:tcPr>
          <w:p w:rsidR="004B5F06" w:rsidRPr="00F07BA0" w:rsidRDefault="004B5F06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06" w:type="dxa"/>
          </w:tcPr>
          <w:p w:rsidR="004B5F06" w:rsidRPr="00F07BA0" w:rsidRDefault="00307A69" w:rsidP="00852EC3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IBFAN-ICDC&lt;/Author&gt;&lt;Year&gt;2019&lt;/Year&gt;&lt;RecNum&gt;585&lt;/RecNum&gt;&lt;DisplayText&gt;&lt;style face="superscript"&gt;(64)&lt;/style&gt;&lt;/DisplayText&gt;&lt;record&gt;&lt;rec-number&gt;585&lt;/rec-number&gt;&lt;foreign-keys&gt;&lt;key app="EN" db-id="tp0svttva92asuezpaevsspb952ze9z59tpx" timestamp="1556589000"&gt;585&lt;/key&gt;&lt;/foreign-keys&gt;&lt;ref-type name="Journal Article"&gt;17&lt;/ref-type&gt;&lt;contributors&gt;&lt;authors&gt;&lt;author&gt;IBFAN-ICDC&lt;/author&gt;&lt;/authors&gt;&lt;/contributors&gt;&lt;titles&gt;&lt;title&gt;Product Recall List (2014-2019)&lt;/title&gt;&lt;/titles&gt;&lt;dates&gt;&lt;year&gt;2019&lt;/year&gt;&lt;/dates&gt;&lt;urls&gt;&lt;related-urls&gt;&lt;url&gt;&lt;style face="underline" font="default" size="100%"&gt;https://www.ibfan-icdc.org/wp-content/uploads/Product-Recall-List-2014-2019.pdf&lt;/style&gt;&lt;/url&gt;&lt;/related-urls&gt;&lt;/urls&gt;&lt;/record&gt;&lt;/Cite&gt;&lt;/EndNote&gt;</w:instrTex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(64)</w: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307A69" w:rsidRPr="00F07BA0" w:rsidTr="00AF43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" w:type="dxa"/>
          </w:tcPr>
          <w:p w:rsidR="00026879" w:rsidRPr="00F07BA0" w:rsidRDefault="00026879" w:rsidP="004D57FF">
            <w:pPr>
              <w:tabs>
                <w:tab w:val="left" w:pos="5868"/>
              </w:tabs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2018</w:t>
            </w:r>
          </w:p>
        </w:tc>
        <w:tc>
          <w:tcPr>
            <w:tcW w:w="1080" w:type="dxa"/>
          </w:tcPr>
          <w:p w:rsidR="00026879" w:rsidRPr="00F07BA0" w:rsidRDefault="00026879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Chile</w:t>
            </w:r>
          </w:p>
        </w:tc>
        <w:tc>
          <w:tcPr>
            <w:tcW w:w="3055" w:type="dxa"/>
          </w:tcPr>
          <w:p w:rsidR="00026879" w:rsidRPr="00F07BA0" w:rsidRDefault="004B5F06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Mould detected in one batch</w:t>
            </w:r>
          </w:p>
        </w:tc>
        <w:tc>
          <w:tcPr>
            <w:tcW w:w="1715" w:type="dxa"/>
          </w:tcPr>
          <w:p w:rsidR="00026879" w:rsidRPr="00F07BA0" w:rsidRDefault="00026879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F07BA0">
              <w:rPr>
                <w:rFonts w:ascii="Arial" w:hAnsi="Arial" w:cs="Arial"/>
                <w:sz w:val="18"/>
                <w:szCs w:val="18"/>
              </w:rPr>
              <w:t>PreNan</w:t>
            </w:r>
            <w:proofErr w:type="spellEnd"/>
            <w:r w:rsidRPr="00F07BA0">
              <w:rPr>
                <w:rFonts w:ascii="Arial" w:hAnsi="Arial" w:cs="Arial"/>
                <w:sz w:val="18"/>
                <w:szCs w:val="18"/>
              </w:rPr>
              <w:t xml:space="preserve"> (Nestle)</w:t>
            </w:r>
          </w:p>
        </w:tc>
        <w:tc>
          <w:tcPr>
            <w:tcW w:w="1350" w:type="dxa"/>
          </w:tcPr>
          <w:p w:rsidR="00026879" w:rsidRPr="00F07BA0" w:rsidRDefault="00026879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/</w:t>
            </w:r>
          </w:p>
        </w:tc>
        <w:tc>
          <w:tcPr>
            <w:tcW w:w="1006" w:type="dxa"/>
          </w:tcPr>
          <w:p w:rsidR="00026879" w:rsidRPr="00F07BA0" w:rsidRDefault="00307A69" w:rsidP="00852EC3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IBFAN-ICDC&lt;/Author&gt;&lt;Year&gt;2019&lt;/Year&gt;&lt;RecNum&gt;585&lt;/RecNum&gt;&lt;DisplayText&gt;&lt;style face="superscript"&gt;(64)&lt;/style&gt;&lt;/DisplayText&gt;&lt;record&gt;&lt;rec-number&gt;585&lt;/rec-number&gt;&lt;foreign-keys&gt;&lt;key app="EN" db-id="tp0svttva92asuezpaevsspb952ze9z59tpx" timestamp="1556589000"&gt;585&lt;/key&gt;&lt;/foreign-keys&gt;&lt;ref-type name="Journal Article"&gt;17&lt;/ref-type&gt;&lt;contributors&gt;&lt;authors&gt;&lt;author&gt;IBFAN-ICDC&lt;/author&gt;&lt;/authors&gt;&lt;/contributors&gt;&lt;titles&gt;&lt;title&gt;Product Recall List (2014-2019)&lt;/title&gt;&lt;/titles&gt;&lt;dates&gt;&lt;year&gt;2019&lt;/year&gt;&lt;/dates&gt;&lt;urls&gt;&lt;related-urls&gt;&lt;url&gt;&lt;style face="underline" font="default" size="100%"&gt;https://www.ibfan-icdc.org/wp-content/uploads/Product-Recall-List-2014-2019.pdf&lt;/style&gt;&lt;/url&gt;&lt;/related-urls&gt;&lt;/urls&gt;&lt;/record&gt;&lt;/Cite&gt;&lt;/EndNote&gt;</w:instrTex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(64)</w: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AF4355" w:rsidRPr="00F07BA0" w:rsidTr="00AF435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" w:type="dxa"/>
          </w:tcPr>
          <w:p w:rsidR="00780ECA" w:rsidRPr="00F07BA0" w:rsidRDefault="00780ECA" w:rsidP="004D57FF">
            <w:pPr>
              <w:tabs>
                <w:tab w:val="left" w:pos="5868"/>
              </w:tabs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2018</w:t>
            </w:r>
          </w:p>
        </w:tc>
        <w:tc>
          <w:tcPr>
            <w:tcW w:w="1080" w:type="dxa"/>
          </w:tcPr>
          <w:p w:rsidR="00780ECA" w:rsidRPr="00F07BA0" w:rsidRDefault="00780ECA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Chile</w:t>
            </w:r>
          </w:p>
        </w:tc>
        <w:tc>
          <w:tcPr>
            <w:tcW w:w="3055" w:type="dxa"/>
          </w:tcPr>
          <w:p w:rsidR="00780ECA" w:rsidRPr="00F07BA0" w:rsidRDefault="00780ECA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 xml:space="preserve">Contamination of PIF with </w:t>
            </w:r>
            <w:r w:rsidRPr="00F07BA0">
              <w:rPr>
                <w:rFonts w:ascii="Arial" w:hAnsi="Arial" w:cs="Arial"/>
                <w:i/>
                <w:sz w:val="18"/>
                <w:szCs w:val="18"/>
              </w:rPr>
              <w:t>Bacillus cereus</w:t>
            </w:r>
          </w:p>
        </w:tc>
        <w:tc>
          <w:tcPr>
            <w:tcW w:w="1715" w:type="dxa"/>
          </w:tcPr>
          <w:p w:rsidR="00780ECA" w:rsidRPr="00F07BA0" w:rsidRDefault="00780ECA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Wyeth</w:t>
            </w:r>
          </w:p>
        </w:tc>
        <w:tc>
          <w:tcPr>
            <w:tcW w:w="1350" w:type="dxa"/>
          </w:tcPr>
          <w:p w:rsidR="00780ECA" w:rsidRPr="00F07BA0" w:rsidRDefault="00026879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3/0</w:t>
            </w:r>
          </w:p>
        </w:tc>
        <w:tc>
          <w:tcPr>
            <w:tcW w:w="1006" w:type="dxa"/>
          </w:tcPr>
          <w:p w:rsidR="00780ECA" w:rsidRPr="00F07BA0" w:rsidRDefault="00307A69" w:rsidP="00852EC3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IBFAN-ICDC&lt;/Author&gt;&lt;Year&gt;2019&lt;/Year&gt;&lt;RecNum&gt;585&lt;/RecNum&gt;&lt;DisplayText&gt;&lt;style face="superscript"&gt;(64)&lt;/style&gt;&lt;/DisplayText&gt;&lt;record&gt;&lt;rec-number&gt;585&lt;/rec-number&gt;&lt;foreign-keys&gt;&lt;key app="EN" db-id="tp0svttva92asuezpaevsspb952ze9z59tpx" timestamp="1556589000"&gt;585&lt;/key&gt;&lt;/foreign-keys&gt;&lt;ref-type name="Journal Article"&gt;17&lt;/ref-type&gt;&lt;contributors&gt;&lt;authors&gt;&lt;author&gt;IBFAN-ICDC&lt;/author&gt;&lt;/authors&gt;&lt;/contributors&gt;&lt;titles&gt;&lt;title&gt;Product Recall List (2014-2019)&lt;/title&gt;&lt;/titles&gt;&lt;dates&gt;&lt;year&gt;2019&lt;/year&gt;&lt;/dates&gt;&lt;urls&gt;&lt;related-urls&gt;&lt;url&gt;&lt;style face="underline" font="default" size="100%"&gt;https://www.ibfan-icdc.org/wp-content/uploads/Product-Recall-List-2014-2019.pdf&lt;/style&gt;&lt;/url&gt;&lt;/related-urls&gt;&lt;/urls&gt;&lt;/record&gt;&lt;/Cite&gt;&lt;/EndNote&gt;</w:instrTex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(64)</w: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B5F06" w:rsidRPr="00F07BA0" w:rsidTr="00AF43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" w:type="dxa"/>
          </w:tcPr>
          <w:p w:rsidR="00780ECA" w:rsidRPr="00F07BA0" w:rsidRDefault="00780ECA" w:rsidP="004D57FF">
            <w:pPr>
              <w:tabs>
                <w:tab w:val="left" w:pos="5868"/>
              </w:tabs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2018</w:t>
            </w:r>
          </w:p>
        </w:tc>
        <w:tc>
          <w:tcPr>
            <w:tcW w:w="1080" w:type="dxa"/>
          </w:tcPr>
          <w:p w:rsidR="00780ECA" w:rsidRPr="00F07BA0" w:rsidRDefault="00780ECA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France</w:t>
            </w:r>
          </w:p>
        </w:tc>
        <w:tc>
          <w:tcPr>
            <w:tcW w:w="3055" w:type="dxa"/>
          </w:tcPr>
          <w:p w:rsidR="00780ECA" w:rsidRPr="00F07BA0" w:rsidRDefault="00780ECA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 xml:space="preserve">Contamination of </w:t>
            </w:r>
            <w:r w:rsidRPr="00F07BA0">
              <w:rPr>
                <w:rFonts w:ascii="Arial" w:hAnsi="Arial" w:cs="Arial"/>
                <w:i/>
                <w:sz w:val="18"/>
                <w:szCs w:val="18"/>
              </w:rPr>
              <w:t>Cronobacter sakazakii</w:t>
            </w:r>
          </w:p>
        </w:tc>
        <w:tc>
          <w:tcPr>
            <w:tcW w:w="1715" w:type="dxa"/>
          </w:tcPr>
          <w:p w:rsidR="00780ECA" w:rsidRPr="00F07BA0" w:rsidRDefault="00780ECA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F07BA0">
              <w:rPr>
                <w:rFonts w:ascii="Arial" w:hAnsi="Arial" w:cs="Arial"/>
                <w:sz w:val="18"/>
                <w:szCs w:val="18"/>
              </w:rPr>
              <w:t>Premilait</w:t>
            </w:r>
            <w:proofErr w:type="spellEnd"/>
            <w:r w:rsidRPr="00F07BA0">
              <w:rPr>
                <w:rFonts w:ascii="Arial" w:hAnsi="Arial" w:cs="Arial"/>
                <w:sz w:val="18"/>
                <w:szCs w:val="18"/>
              </w:rPr>
              <w:t xml:space="preserve"> 0-6 months (</w:t>
            </w:r>
            <w:proofErr w:type="spellStart"/>
            <w:r w:rsidRPr="00F07BA0">
              <w:rPr>
                <w:rFonts w:ascii="Arial" w:hAnsi="Arial" w:cs="Arial"/>
                <w:sz w:val="18"/>
                <w:szCs w:val="18"/>
              </w:rPr>
              <w:t>Premiobio</w:t>
            </w:r>
            <w:proofErr w:type="spellEnd"/>
            <w:r w:rsidRPr="00F07BA0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350" w:type="dxa"/>
          </w:tcPr>
          <w:p w:rsidR="00780ECA" w:rsidRPr="00F07BA0" w:rsidRDefault="00780ECA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/</w:t>
            </w:r>
          </w:p>
        </w:tc>
        <w:tc>
          <w:tcPr>
            <w:tcW w:w="1006" w:type="dxa"/>
          </w:tcPr>
          <w:p w:rsidR="00780ECA" w:rsidRPr="00F07BA0" w:rsidRDefault="00307A69" w:rsidP="00852EC3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IBFAN-ICDC&lt;/Author&gt;&lt;Year&gt;2019&lt;/Year&gt;&lt;RecNum&gt;585&lt;/RecNum&gt;&lt;DisplayText&gt;&lt;style face="superscript"&gt;(64)&lt;/style&gt;&lt;/DisplayText&gt;&lt;record&gt;&lt;rec-number&gt;585&lt;/rec-number&gt;&lt;foreign-keys&gt;&lt;key app="EN" db-id="tp0svttva92asuezpaevsspb952ze9z59tpx" timestamp="1556589000"&gt;585&lt;/key&gt;&lt;/foreign-keys&gt;&lt;ref-type name="Journal Article"&gt;17&lt;/ref-type&gt;&lt;contributors&gt;&lt;authors&gt;&lt;author&gt;IBFAN-ICDC&lt;/author&gt;&lt;/authors&gt;&lt;/contributors&gt;&lt;titles&gt;&lt;title&gt;Product Recall List (2014-2019)&lt;/title&gt;&lt;/titles&gt;&lt;dates&gt;&lt;year&gt;2019&lt;/year&gt;&lt;/dates&gt;&lt;urls&gt;&lt;related-urls&gt;&lt;url&gt;&lt;style face="underline" font="default" size="100%"&gt;https://www.ibfan-icdc.org/wp-content/uploads/Product-Recall-List-2014-2019.pdf&lt;/style&gt;&lt;/url&gt;&lt;/related-urls&gt;&lt;/urls&gt;&lt;/record&gt;&lt;/Cite&gt;&lt;/EndNote&gt;</w:instrTex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(64)</w: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AF4355" w:rsidRPr="00F07BA0" w:rsidTr="00AF435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" w:type="dxa"/>
          </w:tcPr>
          <w:p w:rsidR="00F2494A" w:rsidRPr="00F07BA0" w:rsidRDefault="00F2494A" w:rsidP="004D57FF">
            <w:pPr>
              <w:tabs>
                <w:tab w:val="left" w:pos="5868"/>
              </w:tabs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2018</w:t>
            </w:r>
          </w:p>
        </w:tc>
        <w:tc>
          <w:tcPr>
            <w:tcW w:w="1080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France</w:t>
            </w:r>
          </w:p>
        </w:tc>
        <w:tc>
          <w:tcPr>
            <w:tcW w:w="3055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Salmonella infection attributed to PIF</w:t>
            </w:r>
          </w:p>
        </w:tc>
        <w:tc>
          <w:tcPr>
            <w:tcW w:w="1715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 xml:space="preserve">Picot AR </w:t>
            </w:r>
            <w:proofErr w:type="spellStart"/>
            <w:r w:rsidRPr="00F07BA0">
              <w:rPr>
                <w:rFonts w:ascii="Arial" w:hAnsi="Arial" w:cs="Arial"/>
                <w:sz w:val="18"/>
                <w:szCs w:val="18"/>
              </w:rPr>
              <w:t>Modilac</w:t>
            </w:r>
            <w:proofErr w:type="spellEnd"/>
            <w:r w:rsidRPr="00F07BA0">
              <w:rPr>
                <w:rFonts w:ascii="Arial" w:hAnsi="Arial" w:cs="Arial"/>
                <w:sz w:val="18"/>
                <w:szCs w:val="18"/>
              </w:rPr>
              <w:t xml:space="preserve">  (Lactalis)</w:t>
            </w:r>
          </w:p>
        </w:tc>
        <w:tc>
          <w:tcPr>
            <w:tcW w:w="1350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7/0</w:t>
            </w:r>
          </w:p>
        </w:tc>
        <w:tc>
          <w:tcPr>
            <w:tcW w:w="1006" w:type="dxa"/>
          </w:tcPr>
          <w:p w:rsidR="00F2494A" w:rsidRPr="00F07BA0" w:rsidRDefault="00852EC3" w:rsidP="00852EC3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European Centre for Disease Prevention and Control&lt;/Author&gt;&lt;Year&gt;2019&lt;/Year&gt;&lt;RecNum&gt;590&lt;/RecNum&gt;&lt;DisplayText&gt;&lt;style face="superscript"&gt;(65)&lt;/style&gt;&lt;/DisplayText&gt;&lt;record&gt;&lt;rec-number&gt;590&lt;/rec-number&gt;&lt;foreign-keys&gt;&lt;key app="EN" db-id="tp0svttva92asuezpaevsspb952ze9z59tpx" timestamp="1556603069"&gt;590&lt;/key&gt;&lt;/foreign-keys&gt;&lt;ref-type name="Journal Article"&gt;17&lt;/ref-type&gt;&lt;contributors&gt;&lt;authors&gt;&lt;author&gt;European Centre for Disease Prevention and Control,&lt;/author&gt;&lt;author&gt;European Food Safety Authority,&lt;/author&gt;&lt;/authors&gt;&lt;/contributors&gt;&lt;titles&gt;&lt;title&gt;Multi</w:instrText>
            </w:r>
            <w:r>
              <w:rPr>
                <w:rFonts w:ascii="Cambria Math" w:hAnsi="Cambria Math" w:cs="Cambria Math"/>
                <w:sz w:val="18"/>
                <w:szCs w:val="18"/>
              </w:rPr>
              <w:instrText>‐</w:instrText>
            </w:r>
            <w:r>
              <w:rPr>
                <w:rFonts w:ascii="Arial" w:hAnsi="Arial" w:cs="Arial"/>
                <w:sz w:val="18"/>
                <w:szCs w:val="18"/>
              </w:rPr>
              <w:instrText>country outbreak of Salmonella Poona infections linked to consumption of infant formula&lt;/title&gt;&lt;secondary-title&gt;EFSA Supporting Publication &lt;/secondary-title&gt;&lt;/titles&gt;&lt;pages&gt;EN-1594&lt;/pages&gt;&lt;volume&gt;16&lt;/volume&gt;&lt;number&gt;3&lt;/number&gt;&lt;dates&gt;&lt;year&gt;2019&lt;/year&gt;&lt;/dates&gt;&lt;isbn&gt;2397-8325&lt;/isbn&gt;&lt;work-type&gt;Technical report&lt;/work-type&gt;&lt;urls&gt;&lt;/urls&gt;&lt;electronic-resource-num&gt;10.2903/sp.efsa.2019.EN-1594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852EC3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(65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AF4355" w:rsidRPr="00F07BA0" w:rsidTr="00AF43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" w:type="dxa"/>
          </w:tcPr>
          <w:p w:rsidR="00F2494A" w:rsidRPr="00F07BA0" w:rsidRDefault="00F2494A" w:rsidP="004D57FF">
            <w:pPr>
              <w:tabs>
                <w:tab w:val="left" w:pos="5868"/>
              </w:tabs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2017</w:t>
            </w:r>
          </w:p>
        </w:tc>
        <w:tc>
          <w:tcPr>
            <w:tcW w:w="1080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France, some other countries in Europe</w:t>
            </w:r>
          </w:p>
        </w:tc>
        <w:tc>
          <w:tcPr>
            <w:tcW w:w="3055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Salmonella outbreak</w:t>
            </w:r>
          </w:p>
        </w:tc>
        <w:tc>
          <w:tcPr>
            <w:tcW w:w="1715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Lactalis</w:t>
            </w:r>
          </w:p>
        </w:tc>
        <w:tc>
          <w:tcPr>
            <w:tcW w:w="1350" w:type="dxa"/>
          </w:tcPr>
          <w:p w:rsidR="00F2494A" w:rsidRPr="00F07BA0" w:rsidRDefault="00780ECA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41</w:t>
            </w:r>
            <w:r w:rsidR="00F2494A" w:rsidRPr="00F07BA0">
              <w:rPr>
                <w:rFonts w:ascii="Arial" w:hAnsi="Arial" w:cs="Arial"/>
                <w:sz w:val="18"/>
                <w:szCs w:val="18"/>
              </w:rPr>
              <w:t>/0</w:t>
            </w:r>
          </w:p>
        </w:tc>
        <w:tc>
          <w:tcPr>
            <w:tcW w:w="1006" w:type="dxa"/>
          </w:tcPr>
          <w:p w:rsidR="00F2494A" w:rsidRPr="00F07BA0" w:rsidRDefault="00EF1CAC" w:rsidP="00EF1CAC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European Food Safety Authority&lt;/Author&gt;&lt;Year&gt;2018&lt;/Year&gt;&lt;RecNum&gt;488&lt;/RecNum&gt;&lt;DisplayText&gt;&lt;style face="superscript"&gt;(66)&lt;/style&gt;&lt;/DisplayText&gt;&lt;record&gt;&lt;rec-number&gt;488&lt;/rec-number&gt;&lt;foreign-keys&gt;&lt;key app="EN" db-id="tp0svttva92asuezpaevsspb952ze9z59tpx" timestamp="1541554259"&gt;488&lt;/key&gt;&lt;/foreign-keys&gt;&lt;ref-type name="Journal Article"&gt;17&lt;/ref-type&gt;&lt;contributors&gt;&lt;authors&gt;&lt;author&gt;European Food Safety Authority,&lt;/author&gt;&lt;author&gt;European Centre for Disease Prevention&lt;/author&gt;&lt;author&gt;Control,&lt;/author&gt;&lt;/authors&gt;&lt;/contributors&gt;&lt;titles&gt;&lt;title&gt;Multi-country outbreak of Salmonella Agona infections linked to infant formula&lt;/title&gt;&lt;secondary-title&gt;EFSA Supporting Publications&lt;/secondary-title&gt;&lt;/titles&gt;&lt;periodical&gt;&lt;full-title&gt;EFSA Supporting Publications&lt;/full-title&gt;&lt;/periodical&gt;&lt;pages&gt;EN-1365&lt;/pages&gt;&lt;volume&gt;15&lt;/volume&gt;&lt;number&gt;1&lt;/number&gt;&lt;dates&gt;&lt;year&gt;2018&lt;/year&gt;&lt;pub-dates&gt;&lt;date&gt;2018&lt;/date&gt;&lt;/pub-dates&gt;&lt;/dates&gt;&lt;isbn&gt;2397-8325&lt;/isbn&gt;&lt;accession-num&gt;CABI:20183125044&lt;/accession-num&gt;&lt;work-type&gt;Technical Report&lt;/work-type&gt;&lt;urls&gt;&lt;related-urls&gt;&lt;url&gt;&lt;style face="underline" font="default" size="100%"&gt;&amp;lt;Go to ISI&amp;gt;://CABI:20183125044&lt;/style&gt;&lt;/url&gt;&lt;/related-urls&gt;&lt;/urls&gt;&lt;electronic-resource-num&gt;10.2903/sp.efsa.2018.EN-1365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EF1CAC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(66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B5F06" w:rsidRPr="00F07BA0" w:rsidTr="00AF435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" w:type="dxa"/>
          </w:tcPr>
          <w:p w:rsidR="00780ECA" w:rsidRPr="00F07BA0" w:rsidRDefault="00780ECA" w:rsidP="004D57FF">
            <w:pPr>
              <w:tabs>
                <w:tab w:val="left" w:pos="5868"/>
              </w:tabs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2017</w:t>
            </w:r>
          </w:p>
        </w:tc>
        <w:tc>
          <w:tcPr>
            <w:tcW w:w="1080" w:type="dxa"/>
          </w:tcPr>
          <w:p w:rsidR="00780ECA" w:rsidRPr="00F07BA0" w:rsidRDefault="00780ECA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Dominican Republic</w:t>
            </w:r>
          </w:p>
        </w:tc>
        <w:tc>
          <w:tcPr>
            <w:tcW w:w="3055" w:type="dxa"/>
          </w:tcPr>
          <w:p w:rsidR="00780ECA" w:rsidRPr="00F07BA0" w:rsidRDefault="00780ECA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 xml:space="preserve">Detection of </w:t>
            </w:r>
            <w:r w:rsidR="00F8117D" w:rsidRPr="00F07BA0">
              <w:rPr>
                <w:rFonts w:ascii="Arial" w:hAnsi="Arial" w:cs="Arial"/>
                <w:i/>
                <w:sz w:val="18"/>
                <w:szCs w:val="18"/>
              </w:rPr>
              <w:t>Cronobacter s</w:t>
            </w:r>
            <w:r w:rsidRPr="00F07BA0">
              <w:rPr>
                <w:rFonts w:ascii="Arial" w:hAnsi="Arial" w:cs="Arial"/>
                <w:i/>
                <w:sz w:val="18"/>
                <w:szCs w:val="18"/>
              </w:rPr>
              <w:t>akazakii</w:t>
            </w:r>
          </w:p>
        </w:tc>
        <w:tc>
          <w:tcPr>
            <w:tcW w:w="1715" w:type="dxa"/>
          </w:tcPr>
          <w:p w:rsidR="00780ECA" w:rsidRPr="00F07BA0" w:rsidRDefault="00780ECA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F07BA0">
              <w:rPr>
                <w:rFonts w:ascii="Arial" w:hAnsi="Arial" w:cs="Arial"/>
                <w:sz w:val="18"/>
                <w:szCs w:val="18"/>
              </w:rPr>
              <w:t>Nutriben</w:t>
            </w:r>
            <w:proofErr w:type="spellEnd"/>
            <w:r w:rsidRPr="00F07BA0">
              <w:rPr>
                <w:rFonts w:ascii="Arial" w:hAnsi="Arial" w:cs="Arial"/>
                <w:sz w:val="18"/>
                <w:szCs w:val="18"/>
              </w:rPr>
              <w:t xml:space="preserve"> AC Digest</w:t>
            </w:r>
          </w:p>
        </w:tc>
        <w:tc>
          <w:tcPr>
            <w:tcW w:w="1350" w:type="dxa"/>
          </w:tcPr>
          <w:p w:rsidR="00780ECA" w:rsidRPr="00F07BA0" w:rsidRDefault="00780ECA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/</w:t>
            </w:r>
          </w:p>
        </w:tc>
        <w:tc>
          <w:tcPr>
            <w:tcW w:w="1006" w:type="dxa"/>
          </w:tcPr>
          <w:p w:rsidR="00780ECA" w:rsidRPr="00F07BA0" w:rsidRDefault="00307A69" w:rsidP="00852EC3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IBFAN-ICDC&lt;/Author&gt;&lt;Year&gt;2019&lt;/Year&gt;&lt;RecNum&gt;585&lt;/RecNum&gt;&lt;DisplayText&gt;&lt;style face="superscript"&gt;(64)&lt;/style&gt;&lt;/DisplayText&gt;&lt;record&gt;&lt;rec-number&gt;585&lt;/rec-number&gt;&lt;foreign-keys&gt;&lt;key app="EN" db-id="tp0svttva92asuezpaevsspb952ze9z59tpx" timestamp="1556589000"&gt;585&lt;/key&gt;&lt;/foreign-keys&gt;&lt;ref-type name="Journal Article"&gt;17&lt;/ref-type&gt;&lt;contributors&gt;&lt;authors&gt;&lt;author&gt;IBFAN-ICDC&lt;/author&gt;&lt;/authors&gt;&lt;/contributors&gt;&lt;titles&gt;&lt;title&gt;Product Recall List (2014-2019)&lt;/title&gt;&lt;/titles&gt;&lt;dates&gt;&lt;year&gt;2019&lt;/year&gt;&lt;/dates&gt;&lt;urls&gt;&lt;related-urls&gt;&lt;url&gt;&lt;style face="underline" font="default" size="100%"&gt;https://www.ibfan-icdc.org/wp-content/uploads/Product-Recall-List-2014-2019.pdf&lt;/style&gt;&lt;/url&gt;&lt;/related-urls&gt;&lt;/urls&gt;&lt;/record&gt;&lt;/Cite&gt;&lt;/EndNote&gt;</w:instrTex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(64)</w: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B5F06" w:rsidRPr="00F07BA0" w:rsidTr="00AF43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" w:type="dxa"/>
          </w:tcPr>
          <w:p w:rsidR="00205B54" w:rsidRPr="00F07BA0" w:rsidRDefault="00205B54" w:rsidP="004D57FF">
            <w:pPr>
              <w:tabs>
                <w:tab w:val="left" w:pos="5868"/>
              </w:tabs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2016</w:t>
            </w:r>
          </w:p>
        </w:tc>
        <w:tc>
          <w:tcPr>
            <w:tcW w:w="1080" w:type="dxa"/>
          </w:tcPr>
          <w:p w:rsidR="00205B54" w:rsidRPr="00F07BA0" w:rsidRDefault="00205B54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Hong Kong</w:t>
            </w:r>
          </w:p>
        </w:tc>
        <w:tc>
          <w:tcPr>
            <w:tcW w:w="3055" w:type="dxa"/>
          </w:tcPr>
          <w:p w:rsidR="00205B54" w:rsidRPr="00F07BA0" w:rsidRDefault="00205B54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 xml:space="preserve">Detection </w:t>
            </w:r>
            <w:r w:rsidRPr="00F07BA0">
              <w:rPr>
                <w:rFonts w:ascii="Arial" w:hAnsi="Arial" w:cs="Arial"/>
                <w:i/>
                <w:sz w:val="18"/>
                <w:szCs w:val="18"/>
              </w:rPr>
              <w:t xml:space="preserve">of Cronobacter sakazakii </w:t>
            </w:r>
            <w:r w:rsidRPr="00F07BA0">
              <w:rPr>
                <w:rFonts w:ascii="Arial" w:hAnsi="Arial" w:cs="Arial"/>
                <w:sz w:val="18"/>
                <w:szCs w:val="18"/>
              </w:rPr>
              <w:t>before distribution</w:t>
            </w:r>
          </w:p>
        </w:tc>
        <w:tc>
          <w:tcPr>
            <w:tcW w:w="1715" w:type="dxa"/>
          </w:tcPr>
          <w:p w:rsidR="00205B54" w:rsidRPr="00F07BA0" w:rsidRDefault="00205B54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F07BA0">
              <w:rPr>
                <w:rFonts w:ascii="Arial" w:hAnsi="Arial" w:cs="Arial"/>
                <w:sz w:val="18"/>
                <w:szCs w:val="18"/>
              </w:rPr>
              <w:t>Holle</w:t>
            </w:r>
            <w:proofErr w:type="spellEnd"/>
            <w:r w:rsidRPr="00F07BA0">
              <w:rPr>
                <w:rFonts w:ascii="Arial" w:hAnsi="Arial" w:cs="Arial"/>
                <w:sz w:val="18"/>
                <w:szCs w:val="18"/>
              </w:rPr>
              <w:t xml:space="preserve"> Bio-</w:t>
            </w:r>
            <w:proofErr w:type="spellStart"/>
            <w:r w:rsidRPr="00F07BA0">
              <w:rPr>
                <w:rFonts w:ascii="Arial" w:hAnsi="Arial" w:cs="Arial"/>
                <w:sz w:val="18"/>
                <w:szCs w:val="18"/>
              </w:rPr>
              <w:t>Anfangsmilch</w:t>
            </w:r>
            <w:proofErr w:type="spellEnd"/>
          </w:p>
        </w:tc>
        <w:tc>
          <w:tcPr>
            <w:tcW w:w="1350" w:type="dxa"/>
          </w:tcPr>
          <w:p w:rsidR="00205B54" w:rsidRPr="00F07BA0" w:rsidRDefault="00205B54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/</w:t>
            </w:r>
          </w:p>
        </w:tc>
        <w:tc>
          <w:tcPr>
            <w:tcW w:w="1006" w:type="dxa"/>
          </w:tcPr>
          <w:p w:rsidR="00205B54" w:rsidRPr="00F07BA0" w:rsidRDefault="00307A69" w:rsidP="00852EC3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IBFAN-ICDC&lt;/Author&gt;&lt;Year&gt;2019&lt;/Year&gt;&lt;RecNum&gt;585&lt;/RecNum&gt;&lt;DisplayText&gt;&lt;style face="superscript"&gt;(64)&lt;/style&gt;&lt;/DisplayText&gt;&lt;record&gt;&lt;rec-number&gt;585&lt;/rec-number&gt;&lt;foreign-keys&gt;&lt;key app="EN" db-id="tp0svttva92asuezpaevsspb952ze9z59tpx" timestamp="1556589000"&gt;585&lt;/key&gt;&lt;/foreign-keys&gt;&lt;ref-type name="Journal Article"&gt;17&lt;/ref-type&gt;&lt;contributors&gt;&lt;authors&gt;&lt;author&gt;IBFAN-ICDC&lt;/author&gt;&lt;/authors&gt;&lt;/contributors&gt;&lt;titles&gt;&lt;title&gt;Product Recall List (2014-2019)&lt;/title&gt;&lt;/titles&gt;&lt;dates&gt;&lt;year&gt;2019&lt;/year&gt;&lt;/dates&gt;&lt;urls&gt;&lt;related-urls&gt;&lt;url&gt;&lt;style face="underline" font="default" size="100%"&gt;https://www.ibfan-icdc.org/wp-content/uploads/Product-Recall-List-2014-2019.pdf&lt;/style&gt;&lt;/url&gt;&lt;/related-urls&gt;&lt;/urls&gt;&lt;/record&gt;&lt;/Cite&gt;&lt;/EndNote&gt;</w:instrTex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(64)</w: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AF4355" w:rsidRPr="00F07BA0" w:rsidTr="00AF435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" w:type="dxa"/>
          </w:tcPr>
          <w:p w:rsidR="00F2494A" w:rsidRPr="00F07BA0" w:rsidRDefault="00F2494A" w:rsidP="004D57FF">
            <w:pPr>
              <w:tabs>
                <w:tab w:val="left" w:pos="5868"/>
              </w:tabs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2016</w:t>
            </w:r>
          </w:p>
        </w:tc>
        <w:tc>
          <w:tcPr>
            <w:tcW w:w="1080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USA</w:t>
            </w:r>
          </w:p>
        </w:tc>
        <w:tc>
          <w:tcPr>
            <w:tcW w:w="3055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Non-compliance with microbiological testing</w:t>
            </w:r>
          </w:p>
        </w:tc>
        <w:tc>
          <w:tcPr>
            <w:tcW w:w="1715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Sammy’s Milk Baby Food</w:t>
            </w:r>
          </w:p>
        </w:tc>
        <w:tc>
          <w:tcPr>
            <w:tcW w:w="1350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/</w:t>
            </w:r>
          </w:p>
        </w:tc>
        <w:tc>
          <w:tcPr>
            <w:tcW w:w="1006" w:type="dxa"/>
          </w:tcPr>
          <w:p w:rsidR="00F2494A" w:rsidRPr="00F07BA0" w:rsidRDefault="00307A69" w:rsidP="00852EC3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IBFAN-ICDC&lt;/Author&gt;&lt;Year&gt;2019&lt;/Year&gt;&lt;RecNum&gt;585&lt;/RecNum&gt;&lt;DisplayText&gt;&lt;style face="superscript"&gt;(64)&lt;/style&gt;&lt;/DisplayText&gt;&lt;record&gt;&lt;rec-number&gt;585&lt;/rec-number&gt;&lt;foreign-keys&gt;&lt;key app="EN" db-id="tp0svttva92asuezpaevsspb952ze9z59tpx" timestamp="1556589000"&gt;585&lt;/key&gt;&lt;/foreign-keys&gt;&lt;ref-type name="Journal Article"&gt;17&lt;/ref-type&gt;&lt;contributors&gt;&lt;authors&gt;&lt;author&gt;IBFAN-ICDC&lt;/author&gt;&lt;/authors&gt;&lt;/contributors&gt;&lt;titles&gt;&lt;title&gt;Product Recall List (2014-2019)&lt;/title&gt;&lt;/titles&gt;&lt;dates&gt;&lt;year&gt;2019&lt;/year&gt;&lt;/dates&gt;&lt;urls&gt;&lt;related-urls&gt;&lt;url&gt;&lt;style face="underline" font="default" size="100%"&gt;https://www.ibfan-icdc.org/wp-content/uploads/Product-Recall-List-2014-2019.pdf&lt;/style&gt;&lt;/url&gt;&lt;/related-urls&gt;&lt;/urls&gt;&lt;/record&gt;&lt;/Cite&gt;&lt;/EndNote&gt;</w:instrTex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(64)</w: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AF4355" w:rsidRPr="00F07BA0" w:rsidTr="00AF43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" w:type="dxa"/>
          </w:tcPr>
          <w:p w:rsidR="00F2494A" w:rsidRPr="00F07BA0" w:rsidRDefault="00F2494A" w:rsidP="004D57FF">
            <w:pPr>
              <w:tabs>
                <w:tab w:val="left" w:pos="5868"/>
              </w:tabs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2016</w:t>
            </w:r>
          </w:p>
        </w:tc>
        <w:tc>
          <w:tcPr>
            <w:tcW w:w="1080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Canada</w:t>
            </w:r>
          </w:p>
        </w:tc>
        <w:tc>
          <w:tcPr>
            <w:tcW w:w="3055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I</w:t>
            </w:r>
            <w:r w:rsidR="002726A3" w:rsidRPr="00F07BA0">
              <w:rPr>
                <w:rFonts w:ascii="Arial" w:hAnsi="Arial" w:cs="Arial"/>
                <w:sz w:val="18"/>
                <w:szCs w:val="18"/>
              </w:rPr>
              <w:t>m</w:t>
            </w:r>
            <w:r w:rsidRPr="00F07BA0">
              <w:rPr>
                <w:rFonts w:ascii="Arial" w:hAnsi="Arial" w:cs="Arial"/>
                <w:sz w:val="18"/>
                <w:szCs w:val="18"/>
              </w:rPr>
              <w:t>balance of nutrients in products – FDA recall</w:t>
            </w:r>
          </w:p>
        </w:tc>
        <w:tc>
          <w:tcPr>
            <w:tcW w:w="1715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Nestle</w:t>
            </w:r>
          </w:p>
        </w:tc>
        <w:tc>
          <w:tcPr>
            <w:tcW w:w="1350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/</w:t>
            </w:r>
          </w:p>
        </w:tc>
        <w:tc>
          <w:tcPr>
            <w:tcW w:w="1006" w:type="dxa"/>
          </w:tcPr>
          <w:p w:rsidR="00F2494A" w:rsidRPr="00F07BA0" w:rsidRDefault="00307A69" w:rsidP="00852EC3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IBFAN-ICDC&lt;/Author&gt;&lt;Year&gt;2019&lt;/Year&gt;&lt;RecNum&gt;585&lt;/RecNum&gt;&lt;DisplayText&gt;&lt;style face="superscript"&gt;(64)&lt;/style&gt;&lt;/DisplayText&gt;&lt;record&gt;&lt;rec-number&gt;585&lt;/rec-number&gt;&lt;foreign-keys&gt;&lt;key app="EN" db-id="tp0svttva92asuezpaevsspb952ze9z59tpx" timestamp="1556589000"&gt;585&lt;/key&gt;&lt;/foreign-keys&gt;&lt;ref-type name="Journal Article"&gt;17&lt;/ref-type&gt;&lt;contributors&gt;&lt;authors&gt;&lt;author&gt;IBFAN-ICDC&lt;/author&gt;&lt;/authors&gt;&lt;/contributors&gt;&lt;titles&gt;&lt;title&gt;Product Recall List (2014-2019)&lt;/title&gt;&lt;/titles&gt;&lt;dates&gt;&lt;year&gt;2019&lt;/year&gt;&lt;/dates&gt;&lt;urls&gt;&lt;related-urls&gt;&lt;url&gt;&lt;style face="underline" font="default" size="100%"&gt;https://www.ibfan-icdc.org/wp-content/uploads/Product-Recall-List-2014-2019.pdf&lt;/style&gt;&lt;/url&gt;&lt;/related-urls&gt;&lt;/urls&gt;&lt;/record&gt;&lt;/Cite&gt;&lt;/EndNote&gt;</w:instrTex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(64)</w: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AF4355" w:rsidRPr="00F07BA0" w:rsidTr="00AF435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" w:type="dxa"/>
          </w:tcPr>
          <w:p w:rsidR="00F2494A" w:rsidRPr="00F07BA0" w:rsidRDefault="00F2494A" w:rsidP="004D57FF">
            <w:pPr>
              <w:tabs>
                <w:tab w:val="left" w:pos="5868"/>
              </w:tabs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2015</w:t>
            </w:r>
          </w:p>
        </w:tc>
        <w:tc>
          <w:tcPr>
            <w:tcW w:w="1080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Argentina</w:t>
            </w:r>
          </w:p>
        </w:tc>
        <w:tc>
          <w:tcPr>
            <w:tcW w:w="3055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 xml:space="preserve">Samples contaminated with </w:t>
            </w:r>
            <w:r w:rsidRPr="00F07BA0">
              <w:rPr>
                <w:rFonts w:ascii="Arial" w:hAnsi="Arial" w:cs="Arial"/>
                <w:i/>
                <w:sz w:val="18"/>
                <w:szCs w:val="18"/>
              </w:rPr>
              <w:t>Cronobacter</w:t>
            </w:r>
            <w:r w:rsidR="007D01DD" w:rsidRPr="00F07BA0">
              <w:rPr>
                <w:rFonts w:ascii="Arial" w:hAnsi="Arial" w:cs="Arial"/>
                <w:i/>
                <w:sz w:val="18"/>
                <w:szCs w:val="18"/>
              </w:rPr>
              <w:t xml:space="preserve"> sakazakii</w:t>
            </w:r>
          </w:p>
        </w:tc>
        <w:tc>
          <w:tcPr>
            <w:tcW w:w="1715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F07BA0">
              <w:rPr>
                <w:rFonts w:ascii="Arial" w:hAnsi="Arial" w:cs="Arial"/>
                <w:sz w:val="18"/>
                <w:szCs w:val="18"/>
              </w:rPr>
              <w:t>SanCor</w:t>
            </w:r>
            <w:proofErr w:type="spellEnd"/>
          </w:p>
        </w:tc>
        <w:tc>
          <w:tcPr>
            <w:tcW w:w="1350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/</w:t>
            </w:r>
          </w:p>
        </w:tc>
        <w:tc>
          <w:tcPr>
            <w:tcW w:w="1006" w:type="dxa"/>
          </w:tcPr>
          <w:p w:rsidR="00F2494A" w:rsidRPr="00F07BA0" w:rsidRDefault="00307A69" w:rsidP="00852EC3">
            <w:pPr>
              <w:tabs>
                <w:tab w:val="left" w:pos="5868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IBFAN-ICDC&lt;/Author&gt;&lt;Year&gt;2019&lt;/Year&gt;&lt;RecNum&gt;585&lt;/RecNum&gt;&lt;DisplayText&gt;&lt;style face="superscript"&gt;(64)&lt;/style&gt;&lt;/DisplayText&gt;&lt;record&gt;&lt;rec-number&gt;585&lt;/rec-number&gt;&lt;foreign-keys&gt;&lt;key app="EN" db-id="tp0svttva92asuezpaevsspb952ze9z59tpx" timestamp="1556589000"&gt;585&lt;/key&gt;&lt;/foreign-keys&gt;&lt;ref-type name="Journal Article"&gt;17&lt;/ref-type&gt;&lt;contributors&gt;&lt;authors&gt;&lt;author&gt;IBFAN-ICDC&lt;/author&gt;&lt;/authors&gt;&lt;/contributors&gt;&lt;titles&gt;&lt;title&gt;Product Recall List (2014-2019)&lt;/title&gt;&lt;/titles&gt;&lt;dates&gt;&lt;year&gt;2019&lt;/year&gt;&lt;/dates&gt;&lt;urls&gt;&lt;related-urls&gt;&lt;url&gt;&lt;style face="underline" font="default" size="100%"&gt;https://www.ibfan-icdc.org/wp-content/uploads/Product-Recall-List-2014-2019.pdf&lt;/style&gt;&lt;/url&gt;&lt;/related-urls&gt;&lt;/urls&gt;&lt;/record&gt;&lt;/Cite&gt;&lt;/EndNote&gt;</w:instrTex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(64)</w: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AF4355" w:rsidRPr="00F07BA0" w:rsidTr="00AF43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0" w:type="dxa"/>
          </w:tcPr>
          <w:p w:rsidR="00F2494A" w:rsidRPr="00F07BA0" w:rsidRDefault="00F2494A" w:rsidP="004D57FF">
            <w:pPr>
              <w:tabs>
                <w:tab w:val="left" w:pos="5868"/>
              </w:tabs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lastRenderedPageBreak/>
              <w:t>2014</w:t>
            </w:r>
          </w:p>
        </w:tc>
        <w:tc>
          <w:tcPr>
            <w:tcW w:w="1080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Canada</w:t>
            </w:r>
          </w:p>
        </w:tc>
        <w:tc>
          <w:tcPr>
            <w:tcW w:w="3055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Tins of ready-to-feed Infant formula in stores were tampered with</w:t>
            </w:r>
          </w:p>
        </w:tc>
        <w:tc>
          <w:tcPr>
            <w:tcW w:w="1715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Enfamil (Mead Johnson)</w:t>
            </w:r>
          </w:p>
        </w:tc>
        <w:tc>
          <w:tcPr>
            <w:tcW w:w="1350" w:type="dxa"/>
          </w:tcPr>
          <w:p w:rsidR="00F2494A" w:rsidRPr="00F07BA0" w:rsidRDefault="00F2494A" w:rsidP="004D57FF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t>/</w:t>
            </w:r>
          </w:p>
        </w:tc>
        <w:tc>
          <w:tcPr>
            <w:tcW w:w="1006" w:type="dxa"/>
          </w:tcPr>
          <w:p w:rsidR="00F2494A" w:rsidRPr="00F07BA0" w:rsidRDefault="00307A69" w:rsidP="00852EC3">
            <w:pPr>
              <w:tabs>
                <w:tab w:val="left" w:pos="5868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07BA0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852EC3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IBFAN-ICDC&lt;/Author&gt;&lt;Year&gt;2019&lt;/Year&gt;&lt;RecNum&gt;585&lt;/RecNum&gt;&lt;DisplayText&gt;&lt;style face="superscript"&gt;(64)&lt;/style&gt;&lt;/DisplayText&gt;&lt;record&gt;&lt;rec-number&gt;585&lt;/rec-number&gt;&lt;foreign-keys&gt;&lt;key app="EN" db-id="tp0svttva92asuezpaevsspb952ze9z59tpx" timestamp="1556589000"&gt;585&lt;/key&gt;&lt;/foreign-keys&gt;&lt;ref-type name="Journal Article"&gt;17&lt;/ref-type&gt;&lt;contributors&gt;&lt;authors&gt;&lt;author&gt;IBFAN-ICDC&lt;/author&gt;&lt;/authors&gt;&lt;/contributors&gt;&lt;titles&gt;&lt;title&gt;Product Recall List (2014-2019)&lt;/title&gt;&lt;/titles&gt;&lt;dates&gt;&lt;year&gt;2019&lt;/year&gt;&lt;/dates&gt;&lt;urls&gt;&lt;related-urls&gt;&lt;url&gt;&lt;style face="underline" font="default" size="100%"&gt;https://www.ibfan-icdc.org/wp-content/uploads/Product-Recall-List-2014-2019.pdf&lt;/style&gt;&lt;/url&gt;&lt;/related-urls&gt;&lt;/urls&gt;&lt;/record&gt;&lt;/Cite&gt;&lt;/EndNote&gt;</w:instrTex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852EC3" w:rsidRPr="00852EC3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(64)</w:t>
            </w:r>
            <w:r w:rsidRPr="00F07BA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</w:tbl>
    <w:p w:rsidR="00F2494A" w:rsidRPr="00F07BA0" w:rsidRDefault="00F2494A" w:rsidP="004D57FF">
      <w:pPr>
        <w:rPr>
          <w:rFonts w:ascii="Arial" w:hAnsi="Arial" w:cs="Arial"/>
          <w:sz w:val="18"/>
          <w:szCs w:val="18"/>
        </w:rPr>
      </w:pPr>
    </w:p>
    <w:p w:rsidR="002D407C" w:rsidRDefault="002D407C"/>
    <w:p w:rsidR="00C74B4A" w:rsidRPr="00F07BA0" w:rsidRDefault="00F07BA0">
      <w:pPr>
        <w:rPr>
          <w:b/>
        </w:rPr>
      </w:pPr>
      <w:r>
        <w:rPr>
          <w:b/>
        </w:rPr>
        <w:t xml:space="preserve">Supplementary </w:t>
      </w:r>
      <w:r w:rsidR="00132F8E" w:rsidRPr="00F07BA0">
        <w:rPr>
          <w:b/>
        </w:rPr>
        <w:t>References</w:t>
      </w:r>
    </w:p>
    <w:p w:rsidR="00EF1CAC" w:rsidRPr="00EF1CAC" w:rsidRDefault="00C74B4A" w:rsidP="00EF1CAC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F1CAC" w:rsidRPr="00EF1CAC">
        <w:t>1.</w:t>
      </w:r>
      <w:r w:rsidR="00EF1CAC" w:rsidRPr="00EF1CAC">
        <w:tab/>
        <w:t>Wang T, Wang M, Duan G</w:t>
      </w:r>
      <w:r w:rsidR="00EF1CAC" w:rsidRPr="00EF1CAC">
        <w:rPr>
          <w:i/>
        </w:rPr>
        <w:t xml:space="preserve"> et al.</w:t>
      </w:r>
      <w:r w:rsidR="00EF1CAC" w:rsidRPr="00EF1CAC">
        <w:t xml:space="preserve"> (2015) Discrepancy in impact of maternal milk on vertical transmission between Hepatitis B virus and Human cytomegalovirus. </w:t>
      </w:r>
      <w:r w:rsidR="00EF1CAC" w:rsidRPr="00EF1CAC">
        <w:rPr>
          <w:i/>
        </w:rPr>
        <w:t>International Journal of Infectious Diseases</w:t>
      </w:r>
      <w:r w:rsidR="00EF1CAC" w:rsidRPr="00EF1CAC">
        <w:t xml:space="preserve"> 37, e1-e5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2.</w:t>
      </w:r>
      <w:r w:rsidRPr="00EF1CAC">
        <w:tab/>
        <w:t xml:space="preserve">Workowski KA &amp; Bolan GA (2015) Sexually transmitted diseases treatment guidelines, 2015. </w:t>
      </w:r>
      <w:r w:rsidRPr="00EF1CAC">
        <w:rPr>
          <w:i/>
        </w:rPr>
        <w:t>MMWR Recommendations and reports: Morbidity and mortality weekly report Recommendations and reports</w:t>
      </w:r>
      <w:r w:rsidRPr="00EF1CAC">
        <w:t xml:space="preserve"> 64, 1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3.</w:t>
      </w:r>
      <w:r w:rsidRPr="00EF1CAC">
        <w:tab/>
        <w:t xml:space="preserve">Association AP (2019) Epstein-Barr Virus (EBV) And Infectious Mononucleosis. </w:t>
      </w:r>
      <w:hyperlink r:id="rId6" w:history="1">
        <w:r w:rsidRPr="00EF1CAC">
          <w:rPr>
            <w:rStyle w:val="Hyperlink"/>
          </w:rPr>
          <w:t>https://americanpregnancy.org/pregnancy-complications/epstein-barr-virus-ebv-infectious-mononucleosis/</w:t>
        </w:r>
      </w:hyperlink>
      <w:r w:rsidRPr="00EF1CAC">
        <w:t xml:space="preserve"> 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4.</w:t>
      </w:r>
      <w:r w:rsidRPr="00EF1CAC">
        <w:tab/>
        <w:t xml:space="preserve">Prevention CfDCa (2018) Herpes Simplex Virus (HSV). </w:t>
      </w:r>
      <w:hyperlink r:id="rId7" w:history="1">
        <w:r w:rsidRPr="00EF1CAC">
          <w:rPr>
            <w:rStyle w:val="Hyperlink"/>
          </w:rPr>
          <w:t>https://www.cdc.gov/breastfeeding/breastfeeding-special-circumstances/maternal-or-infant-illnesses/herpes.html</w:t>
        </w:r>
      </w:hyperlink>
      <w:r w:rsidRPr="00EF1CAC">
        <w:t xml:space="preserve"> (accessed 2.12.19 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5.</w:t>
      </w:r>
      <w:r w:rsidRPr="00EF1CAC">
        <w:tab/>
        <w:t>Allen UD, Robinson JL, Society CP</w:t>
      </w:r>
      <w:r w:rsidRPr="00EF1CAC">
        <w:rPr>
          <w:i/>
        </w:rPr>
        <w:t xml:space="preserve"> et al.</w:t>
      </w:r>
      <w:r w:rsidRPr="00EF1CAC">
        <w:t xml:space="preserve"> (2014) Prevention and management of neonatal herpes simplex virus infections. </w:t>
      </w:r>
      <w:r w:rsidRPr="00EF1CAC">
        <w:rPr>
          <w:i/>
        </w:rPr>
        <w:t>Paediatrics &amp; child health</w:t>
      </w:r>
      <w:r w:rsidRPr="00EF1CAC">
        <w:t xml:space="preserve"> 19, 201-206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6.</w:t>
      </w:r>
      <w:r w:rsidRPr="00EF1CAC">
        <w:tab/>
        <w:t>Kusuhara K, Takabayashi A, Ueda K</w:t>
      </w:r>
      <w:r w:rsidRPr="00EF1CAC">
        <w:rPr>
          <w:i/>
        </w:rPr>
        <w:t xml:space="preserve"> et al.</w:t>
      </w:r>
      <w:r w:rsidRPr="00EF1CAC">
        <w:t xml:space="preserve"> (1997) Breast milk is not a significant source for early Epstein-Barr virus or human herpesvirus 6 infection in infants: A seroepidemiologic study in 2 endemic areas of human T-cell lymphotropic virus type I in Japan. </w:t>
      </w:r>
      <w:r w:rsidRPr="00EF1CAC">
        <w:rPr>
          <w:i/>
        </w:rPr>
        <w:t>Microbiology and Immunology</w:t>
      </w:r>
      <w:r w:rsidRPr="00EF1CAC">
        <w:t xml:space="preserve"> 41, 309-312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7.</w:t>
      </w:r>
      <w:r w:rsidRPr="00EF1CAC">
        <w:tab/>
        <w:t>Gantt S, Carlsson J, Shetty AK</w:t>
      </w:r>
      <w:r w:rsidRPr="00EF1CAC">
        <w:rPr>
          <w:i/>
        </w:rPr>
        <w:t xml:space="preserve"> et al.</w:t>
      </w:r>
      <w:r w:rsidRPr="00EF1CAC">
        <w:t xml:space="preserve"> (2008) Cytomegalovirus and Epstein-Barr virus in breast milk are associated with HIV-1 shedding but not with mastitis. </w:t>
      </w:r>
      <w:r w:rsidRPr="00EF1CAC">
        <w:rPr>
          <w:i/>
        </w:rPr>
        <w:t>AIDS</w:t>
      </w:r>
      <w:r w:rsidRPr="00EF1CAC">
        <w:t xml:space="preserve"> 22, 1453-1460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8.</w:t>
      </w:r>
      <w:r w:rsidRPr="00EF1CAC">
        <w:tab/>
        <w:t>Yoshida K, Furumoto H, Abe A</w:t>
      </w:r>
      <w:r w:rsidRPr="00EF1CAC">
        <w:rPr>
          <w:i/>
        </w:rPr>
        <w:t xml:space="preserve"> et al.</w:t>
      </w:r>
      <w:r w:rsidRPr="00EF1CAC">
        <w:t xml:space="preserve"> (2011) The possibility of vertical transmission of human papillomavirus through maternal milk. </w:t>
      </w:r>
      <w:r w:rsidRPr="00EF1CAC">
        <w:rPr>
          <w:i/>
        </w:rPr>
        <w:t>Journal of Obstetrics and Gynaecology</w:t>
      </w:r>
      <w:r w:rsidRPr="00EF1CAC">
        <w:t xml:space="preserve"> 31, 503-506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9.</w:t>
      </w:r>
      <w:r w:rsidRPr="00EF1CAC">
        <w:tab/>
        <w:t>Arragain L, Dupont-Rouzeyrol M, O'connor O</w:t>
      </w:r>
      <w:r w:rsidRPr="00EF1CAC">
        <w:rPr>
          <w:i/>
        </w:rPr>
        <w:t xml:space="preserve"> et al.</w:t>
      </w:r>
      <w:r w:rsidRPr="00EF1CAC">
        <w:t xml:space="preserve"> (2016) Vertical transmission of dengue virus in the peripartum period and viral kinetics in newborns and breast milk: new data. </w:t>
      </w:r>
      <w:r w:rsidRPr="00EF1CAC">
        <w:rPr>
          <w:i/>
        </w:rPr>
        <w:t>Journal of the Pediatric Infectious Diseases Society</w:t>
      </w:r>
      <w:r w:rsidRPr="00EF1CAC">
        <w:t xml:space="preserve"> 6, 324-331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10.</w:t>
      </w:r>
      <w:r w:rsidRPr="00EF1CAC">
        <w:tab/>
        <w:t>Organization WH (2015) Nutritional care of children and adults with Ebola virus disease in treatment centres: World Health Organization Geneva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11.</w:t>
      </w:r>
      <w:r w:rsidRPr="00EF1CAC">
        <w:tab/>
        <w:t xml:space="preserve">Anstey EH, Shealy, K. R. (2020) </w:t>
      </w:r>
      <w:r w:rsidRPr="00EF1CAC">
        <w:rPr>
          <w:i/>
        </w:rPr>
        <w:t xml:space="preserve">Family Travel, Chapter 7, Yellow Book. </w:t>
      </w:r>
      <w:r w:rsidRPr="00EF1CAC">
        <w:t>USA: Oxford University Press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12.</w:t>
      </w:r>
      <w:r w:rsidRPr="00EF1CAC">
        <w:tab/>
        <w:t xml:space="preserve">Prevention CfDCa (2018) Vaccination Safety for Breastfeeding Mothers. </w:t>
      </w:r>
      <w:hyperlink r:id="rId8" w:history="1">
        <w:r w:rsidRPr="00EF1CAC">
          <w:rPr>
            <w:rStyle w:val="Hyperlink"/>
          </w:rPr>
          <w:t>https://www.cdc.gov/breastfeeding/breastfeeding-special-circumstances/vaccinations-medications-drugs/vaccinations.html</w:t>
        </w:r>
      </w:hyperlink>
      <w:r w:rsidRPr="00EF1CAC">
        <w:t xml:space="preserve"> 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13.</w:t>
      </w:r>
      <w:r w:rsidRPr="00EF1CAC">
        <w:tab/>
        <w:t>Smith-Norowitz TA, Drew H, Norowitz HM</w:t>
      </w:r>
      <w:r w:rsidRPr="00EF1CAC">
        <w:rPr>
          <w:i/>
        </w:rPr>
        <w:t xml:space="preserve"> et al.</w:t>
      </w:r>
      <w:r w:rsidRPr="00EF1CAC">
        <w:t xml:space="preserve"> (2008) Detection of IgE anti-parvovirus antibodies in human breast milk. </w:t>
      </w:r>
      <w:r w:rsidRPr="00EF1CAC">
        <w:rPr>
          <w:i/>
        </w:rPr>
        <w:t>Annals of Clinical and Laboratory Science</w:t>
      </w:r>
      <w:r w:rsidRPr="00EF1CAC">
        <w:t xml:space="preserve"> 38, 168-173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14.</w:t>
      </w:r>
      <w:r w:rsidRPr="00EF1CAC">
        <w:tab/>
        <w:t xml:space="preserve">Davanzo R (2018) Controversies in Breastfeeding. </w:t>
      </w:r>
      <w:r w:rsidRPr="00EF1CAC">
        <w:rPr>
          <w:i/>
        </w:rPr>
        <w:t>Front Pediatr</w:t>
      </w:r>
      <w:r w:rsidRPr="00EF1CAC">
        <w:t xml:space="preserve"> 6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15.</w:t>
      </w:r>
      <w:r w:rsidRPr="00EF1CAC">
        <w:tab/>
        <w:t>Engür D, Çetinkaya Çakmak B, Kaynak Türkmen M</w:t>
      </w:r>
      <w:r w:rsidRPr="00EF1CAC">
        <w:rPr>
          <w:i/>
        </w:rPr>
        <w:t xml:space="preserve"> et al.</w:t>
      </w:r>
      <w:r w:rsidRPr="00EF1CAC">
        <w:t xml:space="preserve"> (2014) A milk pump as a source for spreading Acinetobacter baumannii in a neonatal intensive care unit. </w:t>
      </w:r>
      <w:r w:rsidRPr="00EF1CAC">
        <w:rPr>
          <w:i/>
        </w:rPr>
        <w:t>Breastfeeding Medicine</w:t>
      </w:r>
      <w:r w:rsidRPr="00EF1CAC">
        <w:t xml:space="preserve"> 9, 551-554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lastRenderedPageBreak/>
        <w:t>16.</w:t>
      </w:r>
      <w:r w:rsidRPr="00EF1CAC">
        <w:tab/>
        <w:t>Decousser J-W, Ramarao N, Duport C</w:t>
      </w:r>
      <w:r w:rsidRPr="00EF1CAC">
        <w:rPr>
          <w:i/>
        </w:rPr>
        <w:t xml:space="preserve"> et al.</w:t>
      </w:r>
      <w:r w:rsidRPr="00EF1CAC">
        <w:t xml:space="preserve"> (2013) Bacillus cereus and severe intestinal infections in preterm neonates: putative role of pooled breast milk. </w:t>
      </w:r>
      <w:r w:rsidRPr="00EF1CAC">
        <w:rPr>
          <w:i/>
        </w:rPr>
        <w:t>American Journal of Infection Control</w:t>
      </w:r>
      <w:r w:rsidRPr="00EF1CAC">
        <w:t xml:space="preserve"> 41, 918-921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17.</w:t>
      </w:r>
      <w:r w:rsidRPr="00EF1CAC">
        <w:tab/>
        <w:t>Nakamura K, Kaneko M, Abe Y</w:t>
      </w:r>
      <w:r w:rsidRPr="00EF1CAC">
        <w:rPr>
          <w:i/>
        </w:rPr>
        <w:t xml:space="preserve"> et al.</w:t>
      </w:r>
      <w:r w:rsidRPr="00EF1CAC">
        <w:t xml:space="preserve"> (2016) Outbreak of extended-spectrum β-lactamase-producing Escherichia coli transmitted through breast milk sharing in a neonatal intensive care unit. </w:t>
      </w:r>
      <w:r w:rsidRPr="00EF1CAC">
        <w:rPr>
          <w:i/>
        </w:rPr>
        <w:t>J Hosp Infect</w:t>
      </w:r>
      <w:r w:rsidRPr="00EF1CAC">
        <w:t xml:space="preserve"> 92, 42-46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18.</w:t>
      </w:r>
      <w:r w:rsidRPr="00EF1CAC">
        <w:tab/>
        <w:t>Ravisankar S, Syed SS, Garg P</w:t>
      </w:r>
      <w:r w:rsidRPr="00EF1CAC">
        <w:rPr>
          <w:i/>
        </w:rPr>
        <w:t xml:space="preserve"> et al.</w:t>
      </w:r>
      <w:r w:rsidRPr="00EF1CAC">
        <w:t xml:space="preserve"> (2014) Is Cronobacter sakazakii infection possible in an exclusively breastfed premature neonate in the neonatal intensive care unit. </w:t>
      </w:r>
      <w:r w:rsidRPr="00EF1CAC">
        <w:rPr>
          <w:i/>
        </w:rPr>
        <w:t>Journal of Perinatology</w:t>
      </w:r>
      <w:r w:rsidRPr="00EF1CAC">
        <w:t xml:space="preserve"> 34, 408-409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19.</w:t>
      </w:r>
      <w:r w:rsidRPr="00EF1CAC">
        <w:tab/>
        <w:t>Bowen A, Wiesenfeld HC, Kloesz JL</w:t>
      </w:r>
      <w:r w:rsidRPr="00EF1CAC">
        <w:rPr>
          <w:i/>
        </w:rPr>
        <w:t xml:space="preserve"> et al.</w:t>
      </w:r>
      <w:r w:rsidRPr="00EF1CAC">
        <w:t xml:space="preserve"> (2017) Cronobacter sakazakii infection associated with feeding extrinsically contaminated expressed human milk to a premature infant — Pennsylvania, 2016. </w:t>
      </w:r>
      <w:r w:rsidRPr="00EF1CAC">
        <w:rPr>
          <w:i/>
        </w:rPr>
        <w:t>Morbidity and Mortality Weekly Report</w:t>
      </w:r>
      <w:r w:rsidRPr="00EF1CAC">
        <w:t xml:space="preserve"> 66, 761-762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20.</w:t>
      </w:r>
      <w:r w:rsidRPr="00EF1CAC">
        <w:tab/>
        <w:t>McMullan R, Menon V, Beukers AG</w:t>
      </w:r>
      <w:r w:rsidRPr="00EF1CAC">
        <w:rPr>
          <w:i/>
        </w:rPr>
        <w:t xml:space="preserve"> et al.</w:t>
      </w:r>
      <w:r w:rsidRPr="00EF1CAC">
        <w:t xml:space="preserve"> (2018) Cronobacter sakazakii infection from expressed breast milk, Australia. </w:t>
      </w:r>
      <w:r w:rsidRPr="00EF1CAC">
        <w:rPr>
          <w:i/>
        </w:rPr>
        <w:t>Emerging Infectious Diseases</w:t>
      </w:r>
      <w:r w:rsidRPr="00EF1CAC">
        <w:t xml:space="preserve"> 24, 393-394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21.</w:t>
      </w:r>
      <w:r w:rsidRPr="00EF1CAC">
        <w:tab/>
        <w:t>Stiver HG, Albritton WL, Clark J</w:t>
      </w:r>
      <w:r w:rsidRPr="00EF1CAC">
        <w:rPr>
          <w:i/>
        </w:rPr>
        <w:t xml:space="preserve"> et al.</w:t>
      </w:r>
      <w:r w:rsidRPr="00EF1CAC">
        <w:t xml:space="preserve"> (1977) Nosocomial colonization and infection due to E. coli 0125:K70, epidemiologically linked to expressed breast-milk feedings. </w:t>
      </w:r>
      <w:r w:rsidRPr="00EF1CAC">
        <w:rPr>
          <w:i/>
        </w:rPr>
        <w:t>Canadian Journal of Public Health</w:t>
      </w:r>
      <w:r w:rsidRPr="00EF1CAC">
        <w:t xml:space="preserve"> 68, 479-482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22.</w:t>
      </w:r>
      <w:r w:rsidRPr="00EF1CAC">
        <w:tab/>
        <w:t xml:space="preserve">Widger J, O’Connell NH Stack T (2010) Breast milk causing neonatal sepsis and death. </w:t>
      </w:r>
      <w:r w:rsidRPr="00EF1CAC">
        <w:rPr>
          <w:i/>
        </w:rPr>
        <w:t>Clinical Microbiology and Infection</w:t>
      </w:r>
      <w:r w:rsidRPr="00EF1CAC">
        <w:t xml:space="preserve"> 16, 1796-1798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23.</w:t>
      </w:r>
      <w:r w:rsidRPr="00EF1CAC">
        <w:tab/>
        <w:t>Olver WJ, Bond DW, Boswell TC</w:t>
      </w:r>
      <w:r w:rsidRPr="00EF1CAC">
        <w:rPr>
          <w:i/>
        </w:rPr>
        <w:t xml:space="preserve"> et al.</w:t>
      </w:r>
      <w:r w:rsidRPr="00EF1CAC">
        <w:t xml:space="preserve"> (2000) Neonatal group B streptococcal disease associated with infected breast milk. </w:t>
      </w:r>
      <w:r w:rsidRPr="00EF1CAC">
        <w:rPr>
          <w:i/>
        </w:rPr>
        <w:t>Archives of Disease in Childhood: Fetal and Neonatal Edition</w:t>
      </w:r>
      <w:r w:rsidRPr="00EF1CAC">
        <w:t xml:space="preserve"> 83, F48-F49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24.</w:t>
      </w:r>
      <w:r w:rsidRPr="00EF1CAC">
        <w:tab/>
        <w:t xml:space="preserve">Godambe S, Shah PS Shah V (2005) Breast milk as a source of late onset neonatal sepsis. </w:t>
      </w:r>
      <w:r w:rsidRPr="00EF1CAC">
        <w:rPr>
          <w:i/>
        </w:rPr>
        <w:t>Pediatric Infectious Disease Journal</w:t>
      </w:r>
      <w:r w:rsidRPr="00EF1CAC">
        <w:t xml:space="preserve"> 24, 381-382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25.</w:t>
      </w:r>
      <w:r w:rsidRPr="00EF1CAC">
        <w:tab/>
        <w:t>Donowitz LG, Marsik FJ, Fisher KA</w:t>
      </w:r>
      <w:r w:rsidRPr="00EF1CAC">
        <w:rPr>
          <w:i/>
        </w:rPr>
        <w:t xml:space="preserve"> et al.</w:t>
      </w:r>
      <w:r w:rsidRPr="00EF1CAC">
        <w:t xml:space="preserve"> (1981) Contaminated breast milk: A source of klebsiella bacteremia in a newborn intensive care unit. </w:t>
      </w:r>
      <w:r w:rsidRPr="00EF1CAC">
        <w:rPr>
          <w:i/>
        </w:rPr>
        <w:t>Reviews of Infectious Diseases</w:t>
      </w:r>
      <w:r w:rsidRPr="00EF1CAC">
        <w:t xml:space="preserve"> 3, 716-720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26.</w:t>
      </w:r>
      <w:r w:rsidRPr="00EF1CAC">
        <w:tab/>
        <w:t xml:space="preserve">Smith SL &amp; Serke L (2016) Case Report of Sepsis in Neonates Fed Expressed Mother's Milk. </w:t>
      </w:r>
      <w:r w:rsidRPr="00EF1CAC">
        <w:rPr>
          <w:i/>
        </w:rPr>
        <w:t>Journal of Obstetric Gynecologic and Neonatal Nursing</w:t>
      </w:r>
      <w:r w:rsidRPr="00EF1CAC">
        <w:t xml:space="preserve"> 45, 699-705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27.</w:t>
      </w:r>
      <w:r w:rsidRPr="00EF1CAC">
        <w:tab/>
        <w:t>Behari P, Englund J, Alcasid G</w:t>
      </w:r>
      <w:r w:rsidRPr="00EF1CAC">
        <w:rPr>
          <w:i/>
        </w:rPr>
        <w:t xml:space="preserve"> et al.</w:t>
      </w:r>
      <w:r w:rsidRPr="00EF1CAC">
        <w:t xml:space="preserve"> (2004) Transmission of methicillin-resistant Staphylococcus aureus to preterm infants through breast milk. </w:t>
      </w:r>
      <w:r w:rsidRPr="00EF1CAC">
        <w:rPr>
          <w:i/>
        </w:rPr>
        <w:t>Infection Control &amp; Hospital Epidemiology</w:t>
      </w:r>
      <w:r w:rsidRPr="00EF1CAC">
        <w:t xml:space="preserve"> 25, 778-780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28.</w:t>
      </w:r>
      <w:r w:rsidRPr="00EF1CAC">
        <w:tab/>
        <w:t>Ryder RW, Crosby Ritchie A, McDonough B</w:t>
      </w:r>
      <w:r w:rsidRPr="00EF1CAC">
        <w:rPr>
          <w:i/>
        </w:rPr>
        <w:t xml:space="preserve"> et al.</w:t>
      </w:r>
      <w:r w:rsidRPr="00EF1CAC">
        <w:t xml:space="preserve"> (1977) Human Milk Contaminated With Salmonella kottbus: A Cause of Nosocomial Illness in Infants. </w:t>
      </w:r>
      <w:r w:rsidRPr="00EF1CAC">
        <w:rPr>
          <w:i/>
        </w:rPr>
        <w:t>JAMA: The Journal of the American Medical Association</w:t>
      </w:r>
      <w:r w:rsidRPr="00EF1CAC">
        <w:t xml:space="preserve"> 238, 1533-1534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29.</w:t>
      </w:r>
      <w:r w:rsidRPr="00EF1CAC">
        <w:tab/>
        <w:t xml:space="preserve">Drhova A, Dobiasova V Stefkovicova M (1990) Mother's milk--unusual factor of infection transmission in a salmonellosis epidemic on a newborn ward. </w:t>
      </w:r>
      <w:r w:rsidRPr="00EF1CAC">
        <w:rPr>
          <w:i/>
        </w:rPr>
        <w:t>Journal of Hygiene, Epidemiology, Microbiology, and Immunology</w:t>
      </w:r>
      <w:r w:rsidRPr="00EF1CAC">
        <w:t xml:space="preserve"> 34, 353-355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30.</w:t>
      </w:r>
      <w:r w:rsidRPr="00EF1CAC">
        <w:tab/>
        <w:t>Qutaishat SS, Stemper ME, Spencer SK</w:t>
      </w:r>
      <w:r w:rsidRPr="00EF1CAC">
        <w:rPr>
          <w:i/>
        </w:rPr>
        <w:t xml:space="preserve"> et al.</w:t>
      </w:r>
      <w:r w:rsidRPr="00EF1CAC">
        <w:t xml:space="preserve"> (2003) Transmission of Salmonella enterica serotype Typhimurium DT104 to infants through mother's breast milk. </w:t>
      </w:r>
      <w:r w:rsidRPr="00EF1CAC">
        <w:rPr>
          <w:i/>
        </w:rPr>
        <w:t>Pediatrics</w:t>
      </w:r>
      <w:r w:rsidRPr="00EF1CAC">
        <w:t xml:space="preserve"> 111, 1442-1446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31.</w:t>
      </w:r>
      <w:r w:rsidRPr="00EF1CAC">
        <w:tab/>
        <w:t>Chen T-L, Thien P-F, Liaw S-C</w:t>
      </w:r>
      <w:r w:rsidRPr="00EF1CAC">
        <w:rPr>
          <w:i/>
        </w:rPr>
        <w:t xml:space="preserve"> et al.</w:t>
      </w:r>
      <w:r w:rsidRPr="00EF1CAC">
        <w:t xml:space="preserve"> (2005) First report of Salmonella enterica serotype Panama meningitis associated with consumption of contaminated breast milk by a neonate. </w:t>
      </w:r>
      <w:r w:rsidRPr="00EF1CAC">
        <w:rPr>
          <w:i/>
        </w:rPr>
        <w:t>Journal of clinical microbiology</w:t>
      </w:r>
      <w:r w:rsidRPr="00EF1CAC">
        <w:t xml:space="preserve"> 43, 5400-5402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lastRenderedPageBreak/>
        <w:t>32.</w:t>
      </w:r>
      <w:r w:rsidRPr="00EF1CAC">
        <w:tab/>
        <w:t>Kayiran PG, Can F, Kayiran SM</w:t>
      </w:r>
      <w:r w:rsidRPr="00EF1CAC">
        <w:rPr>
          <w:i/>
        </w:rPr>
        <w:t xml:space="preserve"> et al.</w:t>
      </w:r>
      <w:r w:rsidRPr="00EF1CAC">
        <w:t xml:space="preserve"> (2014) Transmission of methicillin-sensitive Staphylococcus aureus to a preterm infant through breast milk. </w:t>
      </w:r>
      <w:r w:rsidRPr="00EF1CAC">
        <w:rPr>
          <w:i/>
        </w:rPr>
        <w:t>Journal of Maternal-Fetal and Neonatal Medicine</w:t>
      </w:r>
      <w:r w:rsidRPr="00EF1CAC">
        <w:t xml:space="preserve"> 27, 527-529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33.</w:t>
      </w:r>
      <w:r w:rsidRPr="00EF1CAC">
        <w:tab/>
        <w:t>Gransden W, Webster M, French G</w:t>
      </w:r>
      <w:r w:rsidRPr="00EF1CAC">
        <w:rPr>
          <w:i/>
        </w:rPr>
        <w:t xml:space="preserve"> et al.</w:t>
      </w:r>
      <w:r w:rsidRPr="00EF1CAC">
        <w:t xml:space="preserve"> (1986) An outbreak of Serratia marcescens transmitted by contaminated breast pumps in a special care baby unit. </w:t>
      </w:r>
      <w:r w:rsidRPr="00EF1CAC">
        <w:rPr>
          <w:i/>
        </w:rPr>
        <w:t>J Hosp Infect</w:t>
      </w:r>
      <w:r w:rsidRPr="00EF1CAC">
        <w:t xml:space="preserve"> 7, 149-154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34.</w:t>
      </w:r>
      <w:r w:rsidRPr="00EF1CAC">
        <w:tab/>
        <w:t>Chap J, Jackson P, Siqueira R</w:t>
      </w:r>
      <w:r w:rsidRPr="00EF1CAC">
        <w:rPr>
          <w:i/>
        </w:rPr>
        <w:t xml:space="preserve"> et al.</w:t>
      </w:r>
      <w:r w:rsidRPr="00EF1CAC">
        <w:t xml:space="preserve"> (2009) International survey of Cronobacter sakazakii and other Cronobacter spp. in follow up formulas and infant foods. </w:t>
      </w:r>
      <w:r w:rsidRPr="00EF1CAC">
        <w:rPr>
          <w:i/>
        </w:rPr>
        <w:t>International Journal of Food Microbiology</w:t>
      </w:r>
      <w:r w:rsidRPr="00EF1CAC">
        <w:t xml:space="preserve"> 136, 185-188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35.</w:t>
      </w:r>
      <w:r w:rsidRPr="00EF1CAC">
        <w:tab/>
        <w:t>El-Gamal MS, El Dairouty RK, Okda AY</w:t>
      </w:r>
      <w:r w:rsidRPr="00EF1CAC">
        <w:rPr>
          <w:i/>
        </w:rPr>
        <w:t xml:space="preserve"> et al.</w:t>
      </w:r>
      <w:r w:rsidRPr="00EF1CAC">
        <w:t xml:space="preserve"> (2013) Incidence and interrelation of Cronobacter sakazakii and other foodborne bacteria in some milk products and infant formula milks in Cairo and Giza area. </w:t>
      </w:r>
      <w:r w:rsidRPr="00EF1CAC">
        <w:rPr>
          <w:i/>
        </w:rPr>
        <w:t>World Applied Sciences Journal</w:t>
      </w:r>
      <w:r w:rsidRPr="00EF1CAC">
        <w:t xml:space="preserve"> 26, 1129-1141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36.</w:t>
      </w:r>
      <w:r w:rsidRPr="00EF1CAC">
        <w:tab/>
        <w:t xml:space="preserve">Haughton P, Garvey M Rowan NJ (2010) Emergence of Bacillus cereus as A dominant organism in Irish retailed Powdered Infant Formulae (PIF) when reconstituted and stored under abuse conditions. </w:t>
      </w:r>
      <w:r w:rsidRPr="00EF1CAC">
        <w:rPr>
          <w:i/>
        </w:rPr>
        <w:t>Journal of Food Safety</w:t>
      </w:r>
      <w:r w:rsidRPr="00EF1CAC">
        <w:t xml:space="preserve"> 30, 814-831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37.</w:t>
      </w:r>
      <w:r w:rsidRPr="00EF1CAC">
        <w:tab/>
        <w:t xml:space="preserve">Hwang JY, Lee JY Park JH (2008) Microbiological quality and potential pathogen monitoring for powdered infant formulas from the local market. </w:t>
      </w:r>
      <w:r w:rsidRPr="00EF1CAC">
        <w:rPr>
          <w:i/>
        </w:rPr>
        <w:t>Korean Journal for Food Science of Animal Resources</w:t>
      </w:r>
      <w:r w:rsidRPr="00EF1CAC">
        <w:t xml:space="preserve"> 28, 555-561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38.</w:t>
      </w:r>
      <w:r w:rsidRPr="00EF1CAC">
        <w:tab/>
        <w:t>Carneiro LAM, Silva APS, Merquior VLC</w:t>
      </w:r>
      <w:r w:rsidRPr="00EF1CAC">
        <w:rPr>
          <w:i/>
        </w:rPr>
        <w:t xml:space="preserve"> et al.</w:t>
      </w:r>
      <w:r w:rsidRPr="00EF1CAC">
        <w:t xml:space="preserve"> (2003) Antimicrobial resistance in Gram-negative bacilli isolated from infant formulas. </w:t>
      </w:r>
      <w:r w:rsidRPr="00EF1CAC">
        <w:rPr>
          <w:i/>
        </w:rPr>
        <w:t>FEMS Microbiology Letters</w:t>
      </w:r>
      <w:r w:rsidRPr="00EF1CAC">
        <w:t xml:space="preserve"> 228, 175-179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39.</w:t>
      </w:r>
      <w:r w:rsidRPr="00EF1CAC">
        <w:tab/>
        <w:t xml:space="preserve">Heperkan D, Dalkilic-Kaya G Juneja VK (2017) Cronobacter sakazakii in baby foods and baby food ingredients of dairy origin and microbiological profile of positive samples. </w:t>
      </w:r>
      <w:r w:rsidRPr="00EF1CAC">
        <w:rPr>
          <w:i/>
        </w:rPr>
        <w:t>LWT - Food Science and Technology</w:t>
      </w:r>
      <w:r w:rsidRPr="00EF1CAC">
        <w:t xml:space="preserve"> 75, 402-407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40.</w:t>
      </w:r>
      <w:r w:rsidRPr="00EF1CAC">
        <w:tab/>
        <w:t xml:space="preserve">Barron JC &amp; Forsythe SJ (2007) Dry stress and survival time of Enterobacter sakazakii and other Enterobacteriaceae in dehydrated powdered infant formula. </w:t>
      </w:r>
      <w:r w:rsidRPr="00EF1CAC">
        <w:rPr>
          <w:i/>
        </w:rPr>
        <w:t>Journal of Food Protection</w:t>
      </w:r>
      <w:r w:rsidRPr="00EF1CAC">
        <w:t xml:space="preserve"> 70, 2111-2117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41.</w:t>
      </w:r>
      <w:r w:rsidRPr="00EF1CAC">
        <w:tab/>
        <w:t>Güner A, Doǧruer Y, Cebirbay MA</w:t>
      </w:r>
      <w:r w:rsidRPr="00EF1CAC">
        <w:rPr>
          <w:i/>
        </w:rPr>
        <w:t xml:space="preserve"> et al.</w:t>
      </w:r>
      <w:r w:rsidRPr="00EF1CAC">
        <w:t xml:space="preserve"> (2011) An investigation on the prevalence of Cronobacter sakazakii in powdered infant formula consumed in Turkey. </w:t>
      </w:r>
      <w:r w:rsidRPr="00EF1CAC">
        <w:rPr>
          <w:i/>
        </w:rPr>
        <w:t>Journal of Food, Agriculture and Environment</w:t>
      </w:r>
      <w:r w:rsidRPr="00EF1CAC">
        <w:t xml:space="preserve"> 9, 82-84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42.</w:t>
      </w:r>
      <w:r w:rsidRPr="00EF1CAC">
        <w:tab/>
        <w:t>Giammanco GM, Aleo A, Guida I</w:t>
      </w:r>
      <w:r w:rsidRPr="00EF1CAC">
        <w:rPr>
          <w:i/>
        </w:rPr>
        <w:t xml:space="preserve"> et al.</w:t>
      </w:r>
      <w:r w:rsidRPr="00EF1CAC">
        <w:t xml:space="preserve"> (2011) Molecular epidemiological survey of Citrobacter freundii misidentified as Cronobacter spp.(Enterobacter sakazakii) and Enterobacter hormaechei isolated from powdered infant milk formula. </w:t>
      </w:r>
      <w:r w:rsidRPr="00EF1CAC">
        <w:rPr>
          <w:i/>
        </w:rPr>
        <w:t>Foodborne Pathog Dis</w:t>
      </w:r>
      <w:r w:rsidRPr="00EF1CAC">
        <w:t xml:space="preserve"> 8, 517-525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43.</w:t>
      </w:r>
      <w:r w:rsidRPr="00EF1CAC">
        <w:tab/>
        <w:t>Brett M, McLauchlin J, Harris A</w:t>
      </w:r>
      <w:r w:rsidRPr="00EF1CAC">
        <w:rPr>
          <w:i/>
        </w:rPr>
        <w:t xml:space="preserve"> et al.</w:t>
      </w:r>
      <w:r w:rsidRPr="00EF1CAC">
        <w:t xml:space="preserve"> (2005) A case of infant botulism with a possible link to infant formula milk powder: evidence for the presence of more than one strain of Clostridium botulinum in clinical specimens and food. </w:t>
      </w:r>
      <w:r w:rsidRPr="00EF1CAC">
        <w:rPr>
          <w:i/>
        </w:rPr>
        <w:t>Journal of Medical Microbiology</w:t>
      </w:r>
      <w:r w:rsidRPr="00EF1CAC">
        <w:t xml:space="preserve"> 54, 769-776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44.</w:t>
      </w:r>
      <w:r w:rsidRPr="00EF1CAC">
        <w:tab/>
        <w:t xml:space="preserve">Barash JR, Hsia JK Arnon SS (2010) Presence of soil-dwelling clostridia in commercial powdered infant formulas. </w:t>
      </w:r>
      <w:r w:rsidRPr="00EF1CAC">
        <w:rPr>
          <w:i/>
        </w:rPr>
        <w:t>The Journal of Pediatrics</w:t>
      </w:r>
      <w:r w:rsidRPr="00EF1CAC">
        <w:t xml:space="preserve"> 156, 402-408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45.</w:t>
      </w:r>
      <w:r w:rsidRPr="00EF1CAC">
        <w:tab/>
        <w:t xml:space="preserve">Saad NM, Amin WF Shaker EM (2013) Detection of toxigenic Clostridium difficile in powdered infant and follow-up formulae in Egypt. </w:t>
      </w:r>
      <w:r w:rsidRPr="00EF1CAC">
        <w:rPr>
          <w:i/>
        </w:rPr>
        <w:t>Veterinary World</w:t>
      </w:r>
      <w:r w:rsidRPr="00EF1CAC">
        <w:t xml:space="preserve"> 6, 862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46.</w:t>
      </w:r>
      <w:r w:rsidRPr="00EF1CAC">
        <w:tab/>
        <w:t xml:space="preserve">Muytjens HL, Roelofs-Willemse H Jaspar GHJ (1988) Quality of powdered substitutes for breast milk with regard to members of the family Enterobacteriaceae. </w:t>
      </w:r>
      <w:r w:rsidRPr="00EF1CAC">
        <w:rPr>
          <w:i/>
        </w:rPr>
        <w:t>Journal of Clinical Microbiology</w:t>
      </w:r>
      <w:r w:rsidRPr="00EF1CAC">
        <w:t xml:space="preserve"> 26, 743-746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lastRenderedPageBreak/>
        <w:t>47.</w:t>
      </w:r>
      <w:r w:rsidRPr="00EF1CAC">
        <w:tab/>
        <w:t>Hurrell E, Kucerova E, Loughlin M</w:t>
      </w:r>
      <w:r w:rsidRPr="00EF1CAC">
        <w:rPr>
          <w:i/>
        </w:rPr>
        <w:t xml:space="preserve"> et al.</w:t>
      </w:r>
      <w:r w:rsidRPr="00EF1CAC">
        <w:t xml:space="preserve"> (2009) Neonatal enteral feeding tubes as loci for colonisation by members of the Enterobacteriaceae. </w:t>
      </w:r>
      <w:r w:rsidRPr="00EF1CAC">
        <w:rPr>
          <w:i/>
        </w:rPr>
        <w:t>BMC Infectious Diseases</w:t>
      </w:r>
      <w:r w:rsidRPr="00EF1CAC">
        <w:t xml:space="preserve"> 9, 146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48.</w:t>
      </w:r>
      <w:r w:rsidRPr="00EF1CAC">
        <w:tab/>
        <w:t>Caubilla-Barron J, Hurrell E, Townsend S</w:t>
      </w:r>
      <w:r w:rsidRPr="00EF1CAC">
        <w:rPr>
          <w:i/>
        </w:rPr>
        <w:t xml:space="preserve"> et al.</w:t>
      </w:r>
      <w:r w:rsidRPr="00EF1CAC">
        <w:t xml:space="preserve"> (2007) Genotypic and phenotypic analysis of Enterobacter sakazakii strains from an outbreak resulting in fatalities in a neonatal intensive care unit in France. </w:t>
      </w:r>
      <w:r w:rsidRPr="00EF1CAC">
        <w:rPr>
          <w:i/>
        </w:rPr>
        <w:t>Journal of Clinical Microbiology</w:t>
      </w:r>
      <w:r w:rsidRPr="00EF1CAC">
        <w:t xml:space="preserve"> 45, 3979-3985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49.</w:t>
      </w:r>
      <w:r w:rsidRPr="00EF1CAC">
        <w:tab/>
        <w:t>Popp A, Iversen C, Fricker-Feer C</w:t>
      </w:r>
      <w:r w:rsidRPr="00EF1CAC">
        <w:rPr>
          <w:i/>
        </w:rPr>
        <w:t xml:space="preserve"> et al.</w:t>
      </w:r>
      <w:r w:rsidRPr="00EF1CAC">
        <w:t xml:space="preserve"> (2009) Identification of Enterobacteriaceae isolates from raw ingredients, environmental samples and products of an infant formula processing plant. </w:t>
      </w:r>
      <w:r w:rsidRPr="00EF1CAC">
        <w:rPr>
          <w:i/>
        </w:rPr>
        <w:t>Archiv fur Lebensmittelhygiene</w:t>
      </w:r>
      <w:r w:rsidRPr="00EF1CAC">
        <w:t xml:space="preserve"> 60, 92-97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50.</w:t>
      </w:r>
      <w:r w:rsidRPr="00EF1CAC">
        <w:tab/>
        <w:t>Estuningsih S, Kress C, Hassan AA</w:t>
      </w:r>
      <w:r w:rsidRPr="00EF1CAC">
        <w:rPr>
          <w:i/>
        </w:rPr>
        <w:t xml:space="preserve"> et al.</w:t>
      </w:r>
      <w:r w:rsidRPr="00EF1CAC">
        <w:t xml:space="preserve"> (2006) Enterobacteriaceae in dehydrated powdered infant formula manufactured in Indonesia and Malaysia. </w:t>
      </w:r>
      <w:r w:rsidRPr="00EF1CAC">
        <w:rPr>
          <w:i/>
        </w:rPr>
        <w:t>Journal of Food Protection</w:t>
      </w:r>
      <w:r w:rsidRPr="00EF1CAC">
        <w:t xml:space="preserve"> 69, 3013-3017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51.</w:t>
      </w:r>
      <w:r w:rsidRPr="00EF1CAC">
        <w:tab/>
        <w:t>Townsend SM, Hurrell E, Caubilla-Barron J</w:t>
      </w:r>
      <w:r w:rsidRPr="00EF1CAC">
        <w:rPr>
          <w:i/>
        </w:rPr>
        <w:t xml:space="preserve"> et al.</w:t>
      </w:r>
      <w:r w:rsidRPr="00EF1CAC">
        <w:t xml:space="preserve"> (2008) Characterization of an extended-spectrum beta-lactamase Enterobacter hormaechei nosocomial outbreak, and other Enterobacter hormaechei misidentified as Cronobacter (Enterobacter) sakazakii. </w:t>
      </w:r>
      <w:r w:rsidRPr="00EF1CAC">
        <w:rPr>
          <w:i/>
        </w:rPr>
        <w:t>Microbiology-(UK)</w:t>
      </w:r>
      <w:r w:rsidRPr="00EF1CAC">
        <w:t xml:space="preserve"> 154, 3659-3667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52.</w:t>
      </w:r>
      <w:r w:rsidRPr="00EF1CAC">
        <w:tab/>
        <w:t>Jackson EE, Flores JP, Fernández-Escartín E</w:t>
      </w:r>
      <w:r w:rsidRPr="00EF1CAC">
        <w:rPr>
          <w:i/>
        </w:rPr>
        <w:t xml:space="preserve"> et al.</w:t>
      </w:r>
      <w:r w:rsidRPr="00EF1CAC">
        <w:t xml:space="preserve"> (2015) Reevaluation of a suspected Cronobacter sakazakii outbreak in Mexico. </w:t>
      </w:r>
      <w:r w:rsidRPr="00EF1CAC">
        <w:rPr>
          <w:i/>
        </w:rPr>
        <w:t>Journal of Food Protection</w:t>
      </w:r>
      <w:r w:rsidRPr="00EF1CAC">
        <w:t xml:space="preserve"> 78, 1191-1196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53.</w:t>
      </w:r>
      <w:r w:rsidRPr="00EF1CAC">
        <w:tab/>
        <w:t xml:space="preserve">Kassier SM &amp; Veldman FJ (2013) Cry, the beloved bottle: Infant-feeding knowledge and the practices of mothers and caregivers in an urban township outside Bloemfontein, Free State province. </w:t>
      </w:r>
      <w:r w:rsidRPr="00EF1CAC">
        <w:rPr>
          <w:i/>
        </w:rPr>
        <w:t>South African Journal of Clinical Nutrition</w:t>
      </w:r>
      <w:r w:rsidRPr="00EF1CAC">
        <w:t xml:space="preserve"> 26, 17-22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54.</w:t>
      </w:r>
      <w:r w:rsidRPr="00EF1CAC">
        <w:tab/>
        <w:t>Sun F, Wu D, Qiu Z</w:t>
      </w:r>
      <w:r w:rsidRPr="00EF1CAC">
        <w:rPr>
          <w:i/>
        </w:rPr>
        <w:t xml:space="preserve"> et al.</w:t>
      </w:r>
      <w:r w:rsidRPr="00EF1CAC">
        <w:t xml:space="preserve"> (2010) Development of real-time PCR systems based on SYBR Green for the specific detection and quantification of Klebsiella pneumoniae in infant formula. </w:t>
      </w:r>
      <w:r w:rsidRPr="00EF1CAC">
        <w:rPr>
          <w:i/>
        </w:rPr>
        <w:t>Food Control</w:t>
      </w:r>
      <w:r w:rsidRPr="00EF1CAC">
        <w:t xml:space="preserve"> 21, 487-491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55.</w:t>
      </w:r>
      <w:r w:rsidRPr="00EF1CAC">
        <w:tab/>
        <w:t>Wei SH, Chou P, Tseng LR</w:t>
      </w:r>
      <w:r w:rsidRPr="00EF1CAC">
        <w:rPr>
          <w:i/>
        </w:rPr>
        <w:t xml:space="preserve"> et al.</w:t>
      </w:r>
      <w:r w:rsidRPr="00EF1CAC">
        <w:t xml:space="preserve"> (2014) Nosocomial Neonatal Legionellosis Associated with Water In Infant Formula, Taiwan. </w:t>
      </w:r>
      <w:r w:rsidRPr="00EF1CAC">
        <w:rPr>
          <w:i/>
        </w:rPr>
        <w:t>Emerging Infectious Diseases</w:t>
      </w:r>
      <w:r w:rsidRPr="00EF1CAC">
        <w:t xml:space="preserve"> 20, 1921-1924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56.</w:t>
      </w:r>
      <w:r w:rsidRPr="00EF1CAC">
        <w:tab/>
        <w:t xml:space="preserve">Mardaneh J &amp; Soltan Dallal MM (2013) Isolation, identification and antimicrobial susceptibility of Pantoea (Enterobacter) agglomerans isolated from consumed powdered infant formula milk (PIF) in NICU ward: First report from Iran. </w:t>
      </w:r>
      <w:r w:rsidRPr="00EF1CAC">
        <w:rPr>
          <w:i/>
        </w:rPr>
        <w:t>Iranian Journal of Microbiology</w:t>
      </w:r>
      <w:r w:rsidRPr="00EF1CAC">
        <w:t xml:space="preserve"> 5, 263-267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57.</w:t>
      </w:r>
      <w:r w:rsidRPr="00EF1CAC">
        <w:tab/>
        <w:t>Edwards LD, Tan-Gatue LG, Levin S</w:t>
      </w:r>
      <w:r w:rsidRPr="00EF1CAC">
        <w:rPr>
          <w:i/>
        </w:rPr>
        <w:t xml:space="preserve"> et al.</w:t>
      </w:r>
      <w:r w:rsidRPr="00EF1CAC">
        <w:t xml:space="preserve"> (1974) The Problem of Bacteriologically Contaminated Infant Formulas in a Newborn Nursery. </w:t>
      </w:r>
      <w:r w:rsidRPr="00EF1CAC">
        <w:rPr>
          <w:i/>
        </w:rPr>
        <w:t>Clinical Pediatrics</w:t>
      </w:r>
      <w:r w:rsidRPr="00EF1CAC">
        <w:t xml:space="preserve"> 13, 63-65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58.</w:t>
      </w:r>
      <w:r w:rsidRPr="00EF1CAC">
        <w:tab/>
        <w:t>Sánchez-Carrillo C, Padilla B, Marín M</w:t>
      </w:r>
      <w:r w:rsidRPr="00EF1CAC">
        <w:rPr>
          <w:i/>
        </w:rPr>
        <w:t xml:space="preserve"> et al.</w:t>
      </w:r>
      <w:r w:rsidRPr="00EF1CAC">
        <w:t xml:space="preserve"> (2009) Contaminated feeding bottles: The source of an outbreak of Pseudomonas aeruginosa infections in a neonatal intensive care unit. </w:t>
      </w:r>
      <w:r w:rsidRPr="00EF1CAC">
        <w:rPr>
          <w:i/>
        </w:rPr>
        <w:t>American Journal of Infection Control</w:t>
      </w:r>
      <w:r w:rsidRPr="00EF1CAC">
        <w:t xml:space="preserve"> 37, 150-154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59.</w:t>
      </w:r>
      <w:r w:rsidRPr="00EF1CAC">
        <w:tab/>
        <w:t>de Moraes MS, AraÚjo BC, de Oliveira Costa LE</w:t>
      </w:r>
      <w:r w:rsidRPr="00EF1CAC">
        <w:rPr>
          <w:i/>
        </w:rPr>
        <w:t xml:space="preserve"> et al.</w:t>
      </w:r>
      <w:r w:rsidRPr="00EF1CAC">
        <w:t xml:space="preserve"> (2015) Shigella in baby bottles of a brazilian newborn nursery. </w:t>
      </w:r>
      <w:r w:rsidRPr="00EF1CAC">
        <w:rPr>
          <w:i/>
        </w:rPr>
        <w:t>Journal of Infection in Developing Countries</w:t>
      </w:r>
      <w:r w:rsidRPr="00EF1CAC">
        <w:t xml:space="preserve"> 9, 679-681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60.</w:t>
      </w:r>
      <w:r w:rsidRPr="00EF1CAC">
        <w:tab/>
        <w:t xml:space="preserve">Zhang Y, Qiao MY Wang X (2016) Prevalence of staphylococcus aureus contamination in infant foods and the detection of antibiotic resistance genes and new enterotoxin genes. </w:t>
      </w:r>
      <w:r w:rsidRPr="00EF1CAC">
        <w:rPr>
          <w:i/>
        </w:rPr>
        <w:t>Modern Food Science and Technology</w:t>
      </w:r>
      <w:r w:rsidRPr="00EF1CAC">
        <w:t xml:space="preserve"> 32, 280-285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61.</w:t>
      </w:r>
      <w:r w:rsidRPr="00EF1CAC">
        <w:tab/>
        <w:t>Wang X, Meng J, Zhang J</w:t>
      </w:r>
      <w:r w:rsidRPr="00EF1CAC">
        <w:rPr>
          <w:i/>
        </w:rPr>
        <w:t xml:space="preserve"> et al.</w:t>
      </w:r>
      <w:r w:rsidRPr="00EF1CAC">
        <w:t xml:space="preserve"> (2012) Characterization of Staphylococcus aureus isolated from powdered infant formula milk and infant rice cereal in China. </w:t>
      </w:r>
      <w:r w:rsidRPr="00EF1CAC">
        <w:rPr>
          <w:i/>
        </w:rPr>
        <w:t>International Journal of Food Microbiology</w:t>
      </w:r>
      <w:r w:rsidRPr="00EF1CAC">
        <w:t xml:space="preserve"> 153, 142-147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62.</w:t>
      </w:r>
      <w:r w:rsidRPr="00EF1CAC">
        <w:tab/>
        <w:t>IBFAN (2007) Product Recall List (from 2000 to 2007)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63.</w:t>
      </w:r>
      <w:r w:rsidRPr="00EF1CAC">
        <w:tab/>
        <w:t>IBFAN (2010) Product Recall List 2007-2010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64.</w:t>
      </w:r>
      <w:r w:rsidRPr="00EF1CAC">
        <w:tab/>
        <w:t>IBFAN-ICDC (2019) Product Recall List (2014-2019)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lastRenderedPageBreak/>
        <w:t>65.</w:t>
      </w:r>
      <w:r w:rsidRPr="00EF1CAC">
        <w:tab/>
        <w:t>European Centre for Disease Prevention and Control &amp; European Food Safety Authority (2019) Multi</w:t>
      </w:r>
      <w:r w:rsidRPr="00EF1CAC">
        <w:rPr>
          <w:rFonts w:ascii="Cambria Math" w:hAnsi="Cambria Math" w:cs="Cambria Math"/>
        </w:rPr>
        <w:t>‐</w:t>
      </w:r>
      <w:r w:rsidRPr="00EF1CAC">
        <w:t xml:space="preserve">country outbreak of Salmonella Poona infections linked to consumption of infant formula. </w:t>
      </w:r>
      <w:r w:rsidRPr="00EF1CAC">
        <w:rPr>
          <w:i/>
        </w:rPr>
        <w:t xml:space="preserve">EFSA Supporting Publication </w:t>
      </w:r>
      <w:r w:rsidRPr="00EF1CAC">
        <w:t>16, EN-1594.</w:t>
      </w:r>
    </w:p>
    <w:p w:rsidR="00EF1CAC" w:rsidRPr="00EF1CAC" w:rsidRDefault="00EF1CAC" w:rsidP="00EF1CAC">
      <w:pPr>
        <w:pStyle w:val="EndNoteBibliography"/>
        <w:ind w:left="720" w:hanging="720"/>
      </w:pPr>
      <w:r w:rsidRPr="00EF1CAC">
        <w:t>66.</w:t>
      </w:r>
      <w:r w:rsidRPr="00EF1CAC">
        <w:tab/>
        <w:t xml:space="preserve">European Food Safety Authority, Prevention ECfD Control (2018) Multi-country outbreak of Salmonella Agona infections linked to infant formula. </w:t>
      </w:r>
      <w:r w:rsidRPr="00EF1CAC">
        <w:rPr>
          <w:i/>
        </w:rPr>
        <w:t>EFSA Supporting Publications</w:t>
      </w:r>
      <w:r w:rsidRPr="00EF1CAC">
        <w:t xml:space="preserve"> 15, EN-1365.</w:t>
      </w:r>
    </w:p>
    <w:p w:rsidR="008A5D87" w:rsidRDefault="00C74B4A" w:rsidP="00F07BA0">
      <w:pPr>
        <w:ind w:left="426" w:hanging="426"/>
        <w:jc w:val="both"/>
      </w:pPr>
      <w:r>
        <w:fldChar w:fldCharType="end"/>
      </w:r>
    </w:p>
    <w:sectPr w:rsidR="008A5D8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ublic Health Nutrition 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p0svttva92asuezpaevsspb952ze9z59tpx&quot;&gt;My EndNote Library2&lt;record-ids&gt;&lt;item&gt;12&lt;/item&gt;&lt;item&gt;42&lt;/item&gt;&lt;item&gt;99&lt;/item&gt;&lt;item&gt;116&lt;/item&gt;&lt;item&gt;123&lt;/item&gt;&lt;item&gt;130&lt;/item&gt;&lt;item&gt;199&lt;/item&gt;&lt;item&gt;206&lt;/item&gt;&lt;item&gt;246&lt;/item&gt;&lt;item&gt;249&lt;/item&gt;&lt;item&gt;250&lt;/item&gt;&lt;item&gt;252&lt;/item&gt;&lt;item&gt;261&lt;/item&gt;&lt;item&gt;262&lt;/item&gt;&lt;item&gt;316&lt;/item&gt;&lt;item&gt;317&lt;/item&gt;&lt;item&gt;321&lt;/item&gt;&lt;item&gt;322&lt;/item&gt;&lt;item&gt;323&lt;/item&gt;&lt;item&gt;325&lt;/item&gt;&lt;item&gt;327&lt;/item&gt;&lt;item&gt;328&lt;/item&gt;&lt;item&gt;336&lt;/item&gt;&lt;item&gt;373&lt;/item&gt;&lt;item&gt;392&lt;/item&gt;&lt;item&gt;393&lt;/item&gt;&lt;item&gt;394&lt;/item&gt;&lt;item&gt;395&lt;/item&gt;&lt;item&gt;397&lt;/item&gt;&lt;item&gt;398&lt;/item&gt;&lt;item&gt;399&lt;/item&gt;&lt;item&gt;400&lt;/item&gt;&lt;item&gt;401&lt;/item&gt;&lt;item&gt;402&lt;/item&gt;&lt;item&gt;403&lt;/item&gt;&lt;item&gt;404&lt;/item&gt;&lt;item&gt;405&lt;/item&gt;&lt;item&gt;406&lt;/item&gt;&lt;item&gt;407&lt;/item&gt;&lt;item&gt;409&lt;/item&gt;&lt;item&gt;410&lt;/item&gt;&lt;item&gt;411&lt;/item&gt;&lt;item&gt;421&lt;/item&gt;&lt;item&gt;425&lt;/item&gt;&lt;item&gt;488&lt;/item&gt;&lt;item&gt;530&lt;/item&gt;&lt;item&gt;582&lt;/item&gt;&lt;item&gt;583&lt;/item&gt;&lt;item&gt;585&lt;/item&gt;&lt;item&gt;586&lt;/item&gt;&lt;item&gt;587&lt;/item&gt;&lt;item&gt;590&lt;/item&gt;&lt;item&gt;593&lt;/item&gt;&lt;item&gt;601&lt;/item&gt;&lt;item&gt;608&lt;/item&gt;&lt;item&gt;611&lt;/item&gt;&lt;/record-ids&gt;&lt;/item&gt;&lt;/Libraries&gt;"/>
  </w:docVars>
  <w:rsids>
    <w:rsidRoot w:val="00C74B4A"/>
    <w:rsid w:val="00026879"/>
    <w:rsid w:val="00035E96"/>
    <w:rsid w:val="0004055C"/>
    <w:rsid w:val="00073545"/>
    <w:rsid w:val="00091931"/>
    <w:rsid w:val="000A3AB6"/>
    <w:rsid w:val="000C00BA"/>
    <w:rsid w:val="001072FC"/>
    <w:rsid w:val="00113F19"/>
    <w:rsid w:val="001312E3"/>
    <w:rsid w:val="00132F8E"/>
    <w:rsid w:val="00184F87"/>
    <w:rsid w:val="001A046D"/>
    <w:rsid w:val="001A2600"/>
    <w:rsid w:val="001A380D"/>
    <w:rsid w:val="001B593F"/>
    <w:rsid w:val="001C6857"/>
    <w:rsid w:val="001D1C39"/>
    <w:rsid w:val="00205B54"/>
    <w:rsid w:val="00221D96"/>
    <w:rsid w:val="00257E1D"/>
    <w:rsid w:val="002726A3"/>
    <w:rsid w:val="002B1106"/>
    <w:rsid w:val="002B453D"/>
    <w:rsid w:val="002C215E"/>
    <w:rsid w:val="002D407C"/>
    <w:rsid w:val="00307A69"/>
    <w:rsid w:val="003271C5"/>
    <w:rsid w:val="003458C2"/>
    <w:rsid w:val="00417239"/>
    <w:rsid w:val="00417B58"/>
    <w:rsid w:val="00443615"/>
    <w:rsid w:val="00446D3F"/>
    <w:rsid w:val="00450754"/>
    <w:rsid w:val="004530D7"/>
    <w:rsid w:val="00461F51"/>
    <w:rsid w:val="0046259D"/>
    <w:rsid w:val="0047292F"/>
    <w:rsid w:val="004731CA"/>
    <w:rsid w:val="004747CB"/>
    <w:rsid w:val="00497420"/>
    <w:rsid w:val="004B5F06"/>
    <w:rsid w:val="004D57FF"/>
    <w:rsid w:val="00506031"/>
    <w:rsid w:val="00521294"/>
    <w:rsid w:val="00530267"/>
    <w:rsid w:val="00532014"/>
    <w:rsid w:val="00551344"/>
    <w:rsid w:val="00576532"/>
    <w:rsid w:val="005914B8"/>
    <w:rsid w:val="00624876"/>
    <w:rsid w:val="00646528"/>
    <w:rsid w:val="006566D1"/>
    <w:rsid w:val="00690B16"/>
    <w:rsid w:val="006979B6"/>
    <w:rsid w:val="006A19D1"/>
    <w:rsid w:val="006D22EF"/>
    <w:rsid w:val="006E52F7"/>
    <w:rsid w:val="006E7E8D"/>
    <w:rsid w:val="006F74FD"/>
    <w:rsid w:val="00716510"/>
    <w:rsid w:val="007458F7"/>
    <w:rsid w:val="007573CF"/>
    <w:rsid w:val="0077092A"/>
    <w:rsid w:val="00780ECA"/>
    <w:rsid w:val="007A5867"/>
    <w:rsid w:val="007A5BBD"/>
    <w:rsid w:val="007D01DD"/>
    <w:rsid w:val="008144C6"/>
    <w:rsid w:val="00834D11"/>
    <w:rsid w:val="00852EC3"/>
    <w:rsid w:val="00856900"/>
    <w:rsid w:val="00892946"/>
    <w:rsid w:val="008A5D87"/>
    <w:rsid w:val="008B0866"/>
    <w:rsid w:val="008F4CB6"/>
    <w:rsid w:val="008F51E3"/>
    <w:rsid w:val="009443CF"/>
    <w:rsid w:val="00977B2D"/>
    <w:rsid w:val="009C341E"/>
    <w:rsid w:val="009C41B8"/>
    <w:rsid w:val="009D20F4"/>
    <w:rsid w:val="009E1CB6"/>
    <w:rsid w:val="009E1F5E"/>
    <w:rsid w:val="009E7810"/>
    <w:rsid w:val="00A243F1"/>
    <w:rsid w:val="00A35EC0"/>
    <w:rsid w:val="00A45BB7"/>
    <w:rsid w:val="00A518B7"/>
    <w:rsid w:val="00A978C0"/>
    <w:rsid w:val="00AA2639"/>
    <w:rsid w:val="00AF4355"/>
    <w:rsid w:val="00B06E6B"/>
    <w:rsid w:val="00B6378D"/>
    <w:rsid w:val="00B71D93"/>
    <w:rsid w:val="00BE1455"/>
    <w:rsid w:val="00C040ED"/>
    <w:rsid w:val="00C70DFE"/>
    <w:rsid w:val="00C74B4A"/>
    <w:rsid w:val="00C85D18"/>
    <w:rsid w:val="00CB4019"/>
    <w:rsid w:val="00CB56EE"/>
    <w:rsid w:val="00CD724C"/>
    <w:rsid w:val="00CE3A1F"/>
    <w:rsid w:val="00CE5DC8"/>
    <w:rsid w:val="00D03ECF"/>
    <w:rsid w:val="00D127B2"/>
    <w:rsid w:val="00D21B85"/>
    <w:rsid w:val="00DD24F0"/>
    <w:rsid w:val="00DD268C"/>
    <w:rsid w:val="00DD3545"/>
    <w:rsid w:val="00DE520D"/>
    <w:rsid w:val="00E66E25"/>
    <w:rsid w:val="00E76275"/>
    <w:rsid w:val="00ED061B"/>
    <w:rsid w:val="00EE1090"/>
    <w:rsid w:val="00EF1CAC"/>
    <w:rsid w:val="00F07BA0"/>
    <w:rsid w:val="00F17115"/>
    <w:rsid w:val="00F2494A"/>
    <w:rsid w:val="00F55BDD"/>
    <w:rsid w:val="00F8117D"/>
    <w:rsid w:val="00F81F2C"/>
    <w:rsid w:val="00FC0227"/>
    <w:rsid w:val="00FD40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B3537B5-02CB-4E41-A384-952CB20219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74B4A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E7810"/>
    <w:pPr>
      <w:keepNext/>
      <w:keepLines/>
      <w:spacing w:before="80" w:after="40"/>
      <w:outlineLvl w:val="2"/>
    </w:pPr>
    <w:rPr>
      <w:rFonts w:asciiTheme="minorHAnsi" w:eastAsiaTheme="majorEastAsia" w:hAnsiTheme="minorHAnsi" w:cstheme="majorBidi"/>
      <w:b/>
      <w:color w:val="1F4D78" w:themeColor="accent1" w:themeShade="7F"/>
      <w:sz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ld">
    <w:name w:val="Bold"/>
    <w:basedOn w:val="DefaultParagraphFont"/>
    <w:uiPriority w:val="1"/>
    <w:qFormat/>
    <w:rsid w:val="00C74B4A"/>
    <w:rPr>
      <w:b/>
      <w:color w:val="1F4E79" w:themeColor="accent1" w:themeShade="80"/>
    </w:rPr>
  </w:style>
  <w:style w:type="paragraph" w:customStyle="1" w:styleId="TableText">
    <w:name w:val="Table Text"/>
    <w:basedOn w:val="Normal"/>
    <w:link w:val="TableTextChar"/>
    <w:qFormat/>
    <w:rsid w:val="00C74B4A"/>
    <w:pPr>
      <w:spacing w:before="40" w:after="40" w:line="220" w:lineRule="exact"/>
      <w:ind w:left="-57" w:right="-57"/>
    </w:pPr>
    <w:rPr>
      <w:rFonts w:asciiTheme="minorHAnsi" w:eastAsiaTheme="minorHAnsi" w:hAnsiTheme="minorHAnsi" w:cstheme="minorBidi"/>
      <w:bCs/>
      <w:sz w:val="18"/>
      <w:szCs w:val="20"/>
    </w:rPr>
  </w:style>
  <w:style w:type="table" w:customStyle="1" w:styleId="PlainTable41">
    <w:name w:val="Plain Table 41"/>
    <w:basedOn w:val="TableNormal"/>
    <w:uiPriority w:val="99"/>
    <w:rsid w:val="00C74B4A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ListTable1Light">
    <w:name w:val="List Table 1 Light"/>
    <w:basedOn w:val="TableNormal"/>
    <w:uiPriority w:val="46"/>
    <w:rsid w:val="00C74B4A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C74B4A"/>
    <w:pPr>
      <w:jc w:val="center"/>
    </w:pPr>
    <w:rPr>
      <w:noProof/>
      <w:lang w:val="en-US"/>
    </w:rPr>
  </w:style>
  <w:style w:type="character" w:customStyle="1" w:styleId="TableTextChar">
    <w:name w:val="Table Text Char"/>
    <w:basedOn w:val="DefaultParagraphFont"/>
    <w:link w:val="TableText"/>
    <w:rsid w:val="00C74B4A"/>
    <w:rPr>
      <w:bCs/>
      <w:sz w:val="18"/>
      <w:szCs w:val="20"/>
    </w:rPr>
  </w:style>
  <w:style w:type="character" w:customStyle="1" w:styleId="EndNoteBibliographyTitleChar">
    <w:name w:val="EndNote Bibliography Title Char"/>
    <w:basedOn w:val="TableTextChar"/>
    <w:link w:val="EndNoteBibliographyTitle"/>
    <w:rsid w:val="00C74B4A"/>
    <w:rPr>
      <w:rFonts w:ascii="Times New Roman" w:eastAsia="Times New Roman" w:hAnsi="Times New Roman" w:cs="Times New Roman"/>
      <w:bCs w:val="0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74B4A"/>
    <w:rPr>
      <w:noProof/>
      <w:lang w:val="en-US"/>
    </w:rPr>
  </w:style>
  <w:style w:type="character" w:customStyle="1" w:styleId="EndNoteBibliographyChar">
    <w:name w:val="EndNote Bibliography Char"/>
    <w:basedOn w:val="TableTextChar"/>
    <w:link w:val="EndNoteBibliography"/>
    <w:rsid w:val="00C74B4A"/>
    <w:rPr>
      <w:rFonts w:ascii="Times New Roman" w:eastAsia="Times New Roman" w:hAnsi="Times New Roman" w:cs="Times New Roman"/>
      <w:bCs w:val="0"/>
      <w:noProof/>
      <w:sz w:val="24"/>
      <w:szCs w:val="24"/>
      <w:lang w:val="en-US"/>
    </w:rPr>
  </w:style>
  <w:style w:type="table" w:styleId="GridTable6Colorful">
    <w:name w:val="Grid Table 6 Colorful"/>
    <w:basedOn w:val="TableNormal"/>
    <w:uiPriority w:val="51"/>
    <w:rsid w:val="00C74B4A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6Colorful">
    <w:name w:val="List Table 6 Colorful"/>
    <w:basedOn w:val="TableNormal"/>
    <w:uiPriority w:val="51"/>
    <w:rsid w:val="008A5D8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HTMLCite">
    <w:name w:val="HTML Cite"/>
    <w:basedOn w:val="DefaultParagraphFont"/>
    <w:uiPriority w:val="99"/>
    <w:semiHidden/>
    <w:unhideWhenUsed/>
    <w:rsid w:val="00DD24F0"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9"/>
    <w:rsid w:val="009E7810"/>
    <w:rPr>
      <w:rFonts w:eastAsiaTheme="majorEastAsia" w:cstheme="majorBidi"/>
      <w:b/>
      <w:color w:val="1F4D78" w:themeColor="accent1" w:themeShade="7F"/>
      <w:sz w:val="26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F4CB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4CB6"/>
    <w:rPr>
      <w:rFonts w:ascii="Segoe UI" w:eastAsia="Times New Roman" w:hAnsi="Segoe UI" w:cs="Segoe UI"/>
      <w:sz w:val="18"/>
      <w:szCs w:val="18"/>
    </w:rPr>
  </w:style>
  <w:style w:type="character" w:customStyle="1" w:styleId="refauthors">
    <w:name w:val="refauthors"/>
    <w:basedOn w:val="DefaultParagraphFont"/>
    <w:rsid w:val="00576532"/>
  </w:style>
  <w:style w:type="character" w:customStyle="1" w:styleId="reftitle">
    <w:name w:val="reftitle"/>
    <w:basedOn w:val="DefaultParagraphFont"/>
    <w:rsid w:val="00576532"/>
  </w:style>
  <w:style w:type="character" w:styleId="Emphasis">
    <w:name w:val="Emphasis"/>
    <w:basedOn w:val="DefaultParagraphFont"/>
    <w:uiPriority w:val="20"/>
    <w:qFormat/>
    <w:rsid w:val="00576532"/>
    <w:rPr>
      <w:i/>
      <w:iCs/>
    </w:rPr>
  </w:style>
  <w:style w:type="table" w:styleId="TableGrid">
    <w:name w:val="Table Grid"/>
    <w:basedOn w:val="TableNormal"/>
    <w:uiPriority w:val="39"/>
    <w:rsid w:val="004747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lfld-contribauthor">
    <w:name w:val="hlfld-contribauthor"/>
    <w:basedOn w:val="DefaultParagraphFont"/>
    <w:rsid w:val="00CB4019"/>
  </w:style>
  <w:style w:type="character" w:customStyle="1" w:styleId="nlmgiven-names">
    <w:name w:val="nlm_given-names"/>
    <w:basedOn w:val="DefaultParagraphFont"/>
    <w:rsid w:val="00CB4019"/>
  </w:style>
  <w:style w:type="character" w:customStyle="1" w:styleId="nlmarticle-title">
    <w:name w:val="nlm_article-title"/>
    <w:basedOn w:val="DefaultParagraphFont"/>
    <w:rsid w:val="00CB4019"/>
  </w:style>
  <w:style w:type="character" w:styleId="Hyperlink">
    <w:name w:val="Hyperlink"/>
    <w:basedOn w:val="DefaultParagraphFont"/>
    <w:uiPriority w:val="99"/>
    <w:unhideWhenUsed/>
    <w:rsid w:val="00530267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08641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98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321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cdc.gov/breastfeeding/breastfeeding-special-circumstances/vaccinations-medications-drugs/vaccinations.html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cdc.gov/breastfeeding/breastfeeding-special-circumstances/maternal-or-infant-illnesses/herpes.html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https://americanpregnancy.org/pregnancy-complications/epstein-barr-virus-ebv-infectious-mononucleosis/" TargetMode="External"/><Relationship Id="rId5" Type="http://schemas.openxmlformats.org/officeDocument/2006/relationships/image" Target="media/image1.pn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9EE3022-BCC9-40F7-8BCB-06AC36563F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12291</Words>
  <Characters>70061</Characters>
  <Application>Microsoft Office Word</Application>
  <DocSecurity>0</DocSecurity>
  <Lines>583</Lines>
  <Paragraphs>1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ydney</Company>
  <LinksUpToDate>false</LinksUpToDate>
  <CharactersWithSpaces>821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erine Blackshaw</dc:creator>
  <cp:keywords/>
  <dc:description/>
  <cp:lastModifiedBy>Kate</cp:lastModifiedBy>
  <cp:revision>2</cp:revision>
  <dcterms:created xsi:type="dcterms:W3CDTF">2020-02-18T09:08:00Z</dcterms:created>
  <dcterms:modified xsi:type="dcterms:W3CDTF">2020-02-18T09:08:00Z</dcterms:modified>
</cp:coreProperties>
</file>